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87E8C" w:rsidRPr="002A2E64" w:rsidRDefault="00F87E8C" w:rsidP="001B06FC">
      <w:pPr>
        <w:spacing w:line="480" w:lineRule="auto"/>
        <w:rPr>
          <w:rFonts w:ascii="Arial" w:hAnsi="Arial" w:cs="Arial"/>
          <w:lang w:val="en-US"/>
        </w:rPr>
      </w:pPr>
      <w:r w:rsidRPr="002A2E64">
        <w:rPr>
          <w:rFonts w:ascii="Arial" w:hAnsi="Arial" w:cs="Arial"/>
          <w:lang w:val="en-US"/>
        </w:rPr>
        <w:t>Date of Search: Dec 2016</w:t>
      </w:r>
      <w:bookmarkStart w:id="0" w:name="_GoBack"/>
      <w:bookmarkEnd w:id="0"/>
    </w:p>
    <w:p w:rsidR="001B06FC" w:rsidRPr="002A2E64" w:rsidRDefault="00C50312" w:rsidP="001B06FC">
      <w:pPr>
        <w:spacing w:line="480" w:lineRule="auto"/>
        <w:rPr>
          <w:rFonts w:ascii="Arial" w:hAnsi="Arial" w:cs="Arial"/>
          <w:lang w:val="en-US"/>
        </w:rPr>
      </w:pPr>
      <w:r w:rsidRPr="00C50312">
        <w:rPr>
          <w:rFonts w:ascii="Arial" w:hAnsi="Arial" w:cs="Arial"/>
          <w:lang w:val="en-US"/>
        </w:rPr>
        <w:t>The proposed new list of autosomal dominantly inherited ataxias</w:t>
      </w:r>
    </w:p>
    <w:tbl>
      <w:tblPr>
        <w:tblW w:w="86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58"/>
        <w:gridCol w:w="180"/>
        <w:gridCol w:w="1440"/>
        <w:gridCol w:w="2700"/>
        <w:gridCol w:w="1440"/>
        <w:gridCol w:w="1440"/>
      </w:tblGrid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New designation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Less common movement phenotype</w:t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Clinical clues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Inheritance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Locus symbol</w:t>
            </w:r>
          </w:p>
        </w:tc>
      </w:tr>
      <w:tr w:rsidR="001B06FC" w:rsidRPr="002A2E64" w:rsidTr="00CC36F9">
        <w:tc>
          <w:tcPr>
            <w:tcW w:w="8658" w:type="dxa"/>
            <w:gridSpan w:val="6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2A2E64">
              <w:rPr>
                <w:rFonts w:ascii="Arial" w:hAnsi="Arial" w:cs="Arial"/>
                <w:b/>
                <w:lang w:val="en-US"/>
              </w:rPr>
              <w:t>Pure or relatively pure ataxia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7F41C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SPTBN2</w:t>
            </w:r>
            <w:r w:rsidR="006C7047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Ja2VkYTwvQXV0aG9yPjxZZWFyPjIwMDY8L1llYXI+PFJl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</w:fldData>
              </w:fldCha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Ja2VkYTwvQXV0aG9yPjxZZWFyPjIwMDY8L1llYXI+PFJl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</w:fldData>
              </w:fldCha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7F41C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]</w: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Pure ataxia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0224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5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7F41C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CACNA1A</w:t>
            </w:r>
            <w:r w:rsidR="007F41C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aaHVjaGVua288L0F1dGhvcj48WWVhcj4xOTk3PC9ZZWFy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</w:fldData>
              </w:fldCha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aaHVjaGVua288L0F1dGhvcj48WWVhcj4xOTk3PC9ZZWFy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</w:fldData>
              </w:fldCha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7F41C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]</w:t>
            </w:r>
            <w:r w:rsidR="007F41C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Pure ataxia.  Allelic with episodic ataxia type 2 and familial hemiplegic migraine type 1.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40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183086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6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B0445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TTBK2</w:t>
            </w:r>
            <w:r w:rsidR="00B0445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YW5maTwvQXV0aG9yPjxZZWFyPjE5OTQ8L1llYXI+PFJl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</w:fldData>
              </w:fldCha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YW5maTwvQXV0aG9yPjxZZWFyPjE5OTQ8L1llYXI+PFJl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</w:fldData>
              </w:fldCha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B0445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]</w: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Pure ataxia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757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4432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1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B0445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PDYN</w:t>
            </w:r>
            <w:r w:rsidR="00B0445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YWthbGtpbjwvQXV0aG9yPjxZZWFyPjIwMTA8L1llYXI+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==
</w:fldData>
              </w:fldCha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YWthbGtpbjwvQXV0aG9yPjxZZWFyPjIwMTA8L1llYXI+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==
</w:fldData>
              </w:fldCha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B0445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4]</w: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Pure ataxia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</w:t>
            </w:r>
            <w:r w:rsidRPr="002A2E64">
              <w:rPr>
                <w:rFonts w:ascii="Arial" w:hAnsi="Arial" w:cs="Arial"/>
                <w:lang w:val="en-US"/>
              </w:rPr>
              <w:lastRenderedPageBreak/>
              <w:t>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0245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23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B0445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ATXN8OS</w:t>
            </w:r>
            <w:r w:rsidR="00B0445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Koob&lt;/Author&gt;&lt;Year&gt;1999&lt;/Year&gt;&lt;RecNum&gt;186&lt;/RecNum&gt;&lt;DisplayText&gt;[5]&lt;/DisplayText&gt;&lt;record&gt;&lt;rec-number&gt;186&lt;/rec-number&gt;&lt;foreign-keys&gt;&lt;key app="EN" db-id="evt9rs9wb5sexces9voxv9txtzadt29aee0t" timestamp="0"&gt;186&lt;/key&gt;&lt;/foreign-keys&gt;&lt;ref-type name="Journal Article"&gt;17&lt;/ref-type&gt;&lt;contributors&gt;&lt;authors&gt;&lt;author&gt;Koob, M. D.&lt;/author&gt;&lt;author&gt;Moseley, M. L.&lt;/author&gt;&lt;author&gt;Schut, L. J.&lt;/author&gt;&lt;author&gt;Benzow, K. A.&lt;/author&gt;&lt;author&gt;Bird, T. D.&lt;/author&gt;&lt;author&gt;Day, J. W.&lt;/author&gt;&lt;author&gt;Ranum, L. P.&lt;/author&gt;&lt;/authors&gt;&lt;/contributors&gt;&lt;auth-address&gt;Department of Neurology, Institute of Human Genetics, University of Minnesota, Minneapolis 55455, USA. koobx001@gold.tc.umn.edu&lt;/auth-address&gt;&lt;titles&gt;&lt;title&gt;An untranslated CTG expansion causes a novel form of spinocerebellar ataxia (SCA8)&lt;/title&gt;&lt;secondary-title&gt;Nat Genet&lt;/secondary-title&gt;&lt;/titles&gt;&lt;periodical&gt;&lt;full-title&gt;Nat Genet&lt;/full-title&gt;&lt;/periodical&gt;&lt;pages&gt;379-84&lt;/pages&gt;&lt;volume&gt;21&lt;/volume&gt;&lt;number&gt;4&lt;/number&gt;&lt;keywords&gt;&lt;keyword&gt;Alleles&lt;/keyword&gt;&lt;keyword&gt;Female&lt;/keyword&gt;&lt;keyword&gt;Genes, Dominant&lt;/keyword&gt;&lt;keyword&gt;Humans&lt;/keyword&gt;&lt;keyword&gt;Male&lt;/keyword&gt;&lt;keyword&gt;Molecular Sequence Data&lt;/keyword&gt;&lt;keyword&gt;Pedigree&lt;/keyword&gt;&lt;keyword&gt;Polymerase Chain Reaction&lt;/keyword&gt;&lt;keyword&gt;Random Amplified Polymorphic DNA Technique&lt;/keyword&gt;&lt;keyword&gt;Spinocerebellar Degenerations/*genetics&lt;/keyword&gt;&lt;keyword&gt;Transcription, Genetic&lt;/keyword&gt;&lt;keyword&gt;*Trinucleotide Repeats&lt;/keyword&gt;&lt;keyword&gt;*Untranslated Regions&lt;/keyword&gt;&lt;/keywords&gt;&lt;dates&gt;&lt;year&gt;1999&lt;/year&gt;&lt;pub-dates&gt;&lt;date&gt;Apr&lt;/date&gt;&lt;/pub-dates&gt;&lt;/dates&gt;&lt;isbn&gt;1061-4036 (Print)&amp;#xD;1061-4036 (Linking)&lt;/isbn&gt;&lt;accession-num&gt;10192387&lt;/accession-num&gt;&lt;urls&gt;&lt;related-urls&gt;&lt;url&gt;http://www.ncbi.nlm.nih.gov/pubmed/10192387&lt;/url&gt;&lt;/related-urls&gt;&lt;/urls&gt;&lt;electronic-resource-num&gt;10.1038/7710&lt;/electronic-resource-num&gt;&lt;/record&gt;&lt;/Cite&gt;&lt;/EndNote&gt;</w:instrTex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B0445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5]</w:t>
            </w:r>
            <w:r w:rsidR="00B0445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Relatively pure; pyramidal signs, neuropsychiatric features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26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8768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8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1D7AC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PPP2R2B</w:t>
            </w:r>
            <w:r w:rsidR="00B0445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Ib2xtZXM8L0F1dGhvcj48WWVhcj4xOTk5PC9ZZWFyPjxS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=
</w:fldData>
              </w:fldCha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Ib2xtZXM8L0F1dGhvcj48WWVhcj4xOTk5PC9ZZWFyPjxS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=
</w:fldData>
              </w:fldCha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1D7AC9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6]</w: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Relatively pure; head and hand tremor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202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4326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2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1D7AC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PRKCG</w:t>
            </w:r>
            <w:r w:rsidR="001D7AC9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DaGVuPC9BdXRob3I+PFllYXI+MjAwMzwvWWVhcj48UmVj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</w:fldData>
              </w:fldCha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DaGVuPC9BdXRob3I+PFllYXI+MjAwMzwvWWVhcj48UmVj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</w:fldData>
              </w:fldCha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1D7AC9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7]</w: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Relatively pure; sometimes other movement disorders (dystonia, myoclonus) 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399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5361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4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1D7AC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ITPR1</w:t>
            </w:r>
            <w:r w:rsidR="001D7AC9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Iwaki&lt;/Author&gt;&lt;Year&gt;2008&lt;/Year&gt;&lt;RecNum&gt;194&lt;/RecNum&gt;&lt;DisplayText&gt;[8]&lt;/DisplayText&gt;&lt;record&gt;&lt;rec-number&gt;194&lt;/rec-number&gt;&lt;foreign-keys&gt;&lt;key app="EN" db-id="evt9rs9wb5sexces9voxv9txtzadt29aee0t" timestamp="0"&gt;194&lt;/key&gt;&lt;/foreign-keys&gt;&lt;ref-type name="Journal Article"&gt;17&lt;/ref-type&gt;&lt;contributors&gt;&lt;authors&gt;&lt;author&gt;Iwaki, A.&lt;/author&gt;&lt;author&gt;Kawano, Y.&lt;/author&gt;&lt;author&gt;Miura, S.&lt;/author&gt;&lt;author&gt;Shibata, H.&lt;/author&gt;&lt;author&gt;Matsuse, D.&lt;/author&gt;&lt;author&gt;Li, W.&lt;/author&gt;&lt;author&gt;Furuya, H.&lt;/author&gt;&lt;author&gt;Ohyagi, Y.&lt;/author&gt;&lt;author&gt;Taniwaki, T.&lt;/author&gt;&lt;author&gt;Kira, J.&lt;/author&gt;&lt;author&gt;Fukumaki, Y.&lt;/author&gt;&lt;/authors&gt;&lt;/contributors&gt;&lt;auth-address&gt;Division of Human Molecular Genetics, Research Center for Genetic Information, Medical Institute of Bioregulation, Kyushu University, Maidashi 3-1-1, Higashi-ku, Fukuoka 812-8582, Japan.&lt;/auth-address&gt;&lt;titles&gt;&lt;title&gt;Heterozygous deletion of ITPR1, but not SUMF1, in spinocerebellar ataxia type 16&lt;/title&gt;&lt;secondary-title&gt;J Med Genet&lt;/secondary-title&gt;&lt;/titles&gt;&lt;periodical&gt;&lt;full-title&gt;J Med Genet&lt;/full-title&gt;&lt;abbr-1&gt;Journal of medical genetics&lt;/abbr-1&gt;&lt;/periodical&gt;&lt;pages&gt;32-5&lt;/pages&gt;&lt;volume&gt;45&lt;/volume&gt;&lt;number&gt;1&lt;/number&gt;&lt;keywords&gt;&lt;keyword&gt;Base Sequence&lt;/keyword&gt;&lt;keyword&gt;Exons/genetics&lt;/keyword&gt;&lt;keyword&gt;Gene Dosage&lt;/keyword&gt;&lt;keyword&gt;*Heterozygote&lt;/keyword&gt;&lt;keyword&gt;Humans&lt;/keyword&gt;&lt;keyword&gt;Inositol 1,4,5-Trisphosphate Receptors/*genetics&lt;/keyword&gt;&lt;keyword&gt;Molecular Sequence Data&lt;/keyword&gt;&lt;keyword&gt;Pedigree&lt;/keyword&gt;&lt;keyword&gt;Polymerase Chain Reaction&lt;/keyword&gt;&lt;keyword&gt;*Sequence Deletion&lt;/keyword&gt;&lt;keyword&gt;Spinocerebellar Ataxias/*genetics&lt;/keyword&gt;&lt;keyword&gt;Sulfatases/genetics&lt;/keyword&gt;&lt;/keywords&gt;&lt;dates&gt;&lt;year&gt;2008&lt;/year&gt;&lt;pub-dates&gt;&lt;date&gt;Jan&lt;/date&gt;&lt;/pub-dates&gt;&lt;/dates&gt;&lt;isbn&gt;1468-6244 (Electronic)&amp;#xD;0022-2593 (Linking)&lt;/isbn&gt;&lt;accession-num&gt;17932120&lt;/accession-num&gt;&lt;urls&gt;&lt;related-urls&gt;&lt;url&gt;http://www.ncbi.nlm.nih.gov/pubmed/17932120&lt;/url&gt;&lt;/related-urls&gt;&lt;/urls&gt;&lt;electronic-resource-num&gt;10.1136/jmg.2007.053942&lt;/electronic-resource-num&gt;&lt;/record&gt;&lt;/Cite&gt;&lt;/EndNote&gt;</w:instrTex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1D7AC9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8]</w:t>
            </w:r>
            <w:r w:rsidR="001D7A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1B06FC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 xml:space="preserve">, </w:t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begin">
                <w:fldData xml:space="preserve">PEVuZE5vdGU+PENpdGU+PEF1dGhvcj52YW4gZGUgTGVlbXB1dDwvQXV0aG9yPjxZZWFyPjIwMDc8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==
</w:fldData>
              </w:fldChar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instrText xml:space="preserve"> ADDIN EN.CITE </w:instrText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begin">
                <w:fldData xml:space="preserve">PEVuZE5vdGU+PENpdGU+PEF1dGhvcj52YW4gZGUgTGVlbXB1dDwvQXV0aG9yPjxZZWFyPjIwMDc8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==
</w:fldData>
              </w:fldChar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instrText xml:space="preserve"> ADDIN EN.CITE.DATA </w:instrText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end"/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separate"/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9]</w:t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Relatively pure; myoclonus, dystonia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362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6658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5/16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1D7AC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KCND3</w:t>
            </w:r>
            <w:r w:rsidR="001D7AC9" w:rsidRPr="002A2E64">
              <w:rPr>
                <w:rFonts w:ascii="Arial" w:hAnsi="Arial" w:cs="Arial"/>
                <w:lang w:val="en-US"/>
              </w:rPr>
              <w:t xml:space="preserve"> </w:t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  <w:lastRenderedPageBreak/>
              <w:fldChar w:fldCharType="begin">
                <w:fldData xml:space="preserve">PEVuZE5vdGU+PENpdGU+PEF1dGhvcj5MZWU8L0F1dGhvcj48WWVhcj4yMDEyPC9ZZWFyPjxSZWNO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</w:fldData>
              </w:fldChar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MZWU8L0F1dGhvcj48WWVhcj4yMDEyPC9ZZWFyPjxSZWNO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</w:fldData>
              </w:fldChar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1D7AC9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10]</w:t>
            </w:r>
            <w:r w:rsidR="001D7AC9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Relatively pure; hand </w:t>
            </w:r>
            <w:r w:rsidRPr="002A2E64">
              <w:rPr>
                <w:rFonts w:ascii="Arial" w:hAnsi="Arial" w:cs="Arial"/>
                <w:lang w:val="en-US"/>
              </w:rPr>
              <w:lastRenderedPageBreak/>
              <w:t>tremor, peripheral neuropathy, cognitive disturbances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7346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9/22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1B06FC" w:rsidP="00174B4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46608D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lang w:val="en-US"/>
              </w:rPr>
              <w:t>FGF14</w:t>
            </w:r>
            <w:r w:rsidR="00EA7768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2YW4gU3dpZXRlbjwvQXV0aG9yPjxZZWFyPjIwMDM8L1ll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</w:fldData>
              </w:fldCha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2YW4gU3dpZXRlbjwvQXV0aG9yPjxZZWFyPjIwMDM8L1ll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</w:fldData>
              </w:fldCha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174B48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1]</w: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Relatively pure; early-onset hand tremor, orofacial dyskinesia,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behavioural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problems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9307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27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174B4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TGM6</w:t>
            </w:r>
            <w:r w:rsidR="00174B48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XYW5nPC9BdXRob3I+PFllYXI+MjAxMDwvWWVhcj48UmVj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</w:fldData>
              </w:fldCha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XYW5nPC9BdXRob3I+PFllYXI+MjAxMDwvWWVhcj48UmVj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</w:fldData>
              </w:fldCha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174B48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2]</w: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Relatively pure; pyramidal features, cervical dystonia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3908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35</w:t>
            </w:r>
          </w:p>
        </w:tc>
      </w:tr>
      <w:tr w:rsidR="001B06FC" w:rsidRPr="002A2E64" w:rsidTr="00CC36F9">
        <w:tc>
          <w:tcPr>
            <w:tcW w:w="1638" w:type="dxa"/>
            <w:gridSpan w:val="2"/>
          </w:tcPr>
          <w:p w:rsidR="001B06FC" w:rsidRPr="002A2E64" w:rsidRDefault="0046608D" w:rsidP="00174B4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ELOVL5</w:t>
            </w:r>
            <w:r w:rsidR="00174B48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EaSBHcmVnb3JpbzwvQXV0aG9yPjxZZWFyPjIwMTQ8L1ll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</w:fldData>
              </w:fldCha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EaSBHcmVnb3JpbzwvQXV0aG9yPjxZZWFyPjIwMTQ8L1ll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</w:fldData>
              </w:fldCha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174B48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3]</w:t>
            </w:r>
            <w:r w:rsidR="00174B48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Relatively pure; neuropathy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5957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38</w:t>
            </w:r>
          </w:p>
        </w:tc>
      </w:tr>
      <w:tr w:rsidR="0046608D" w:rsidRPr="002A2E64" w:rsidTr="00CC36F9">
        <w:tc>
          <w:tcPr>
            <w:tcW w:w="1638" w:type="dxa"/>
            <w:gridSpan w:val="2"/>
          </w:tcPr>
          <w:p w:rsidR="0046608D" w:rsidRPr="002A2E64" w:rsidRDefault="0046608D" w:rsidP="0079592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-CACNA1G</w:t>
            </w:r>
            <w:r w:rsidR="0079592C" w:rsidRPr="002A2E64">
              <w:rPr>
                <w:rFonts w:ascii="Arial" w:hAnsi="Arial" w:cs="Arial"/>
                <w:lang w:val="en-US"/>
              </w:rPr>
              <w:t xml:space="preserve"> </w: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Db3V0ZWxpZXI8L0F1dGhvcj48WWVhcj4yMDE1PC9ZZWFy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</w:fldData>
              </w:fldCha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Db3V0ZWxpZXI8L0F1dGhvcj48WWVhcj4yMDE1PC9ZZWFy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</w:fldData>
              </w:fldCha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79592C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14]</w: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46608D" w:rsidRPr="002A2E64" w:rsidRDefault="0046608D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916854" w:rsidRPr="002A2E64" w:rsidRDefault="009629C5" w:rsidP="00CC36F9">
            <w:pPr>
              <w:spacing w:after="0" w:line="360" w:lineRule="auto"/>
              <w:rPr>
                <w:rFonts w:ascii="Arial" w:hAnsi="Arial" w:cs="Arial"/>
              </w:rPr>
            </w:pPr>
            <w:r w:rsidRPr="002A2E64">
              <w:rPr>
                <w:rFonts w:ascii="Arial" w:hAnsi="Arial" w:cs="Arial"/>
              </w:rPr>
              <w:t>Pyramidal features</w:t>
            </w:r>
            <w:r w:rsidR="00916854" w:rsidRPr="002A2E64">
              <w:rPr>
                <w:rFonts w:ascii="Arial" w:hAnsi="Arial" w:cs="Arial"/>
              </w:rPr>
              <w:t>; facial myokymia</w:t>
            </w:r>
          </w:p>
          <w:p w:rsidR="00916854" w:rsidRPr="002A2E64" w:rsidRDefault="00916854" w:rsidP="0091685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</w:rPr>
              <w:t>http://omim.org/entry/6</w:t>
            </w:r>
            <w:r w:rsidRPr="002A2E64">
              <w:rPr>
                <w:rFonts w:ascii="Arial" w:hAnsi="Arial" w:cs="Arial"/>
              </w:rPr>
              <w:lastRenderedPageBreak/>
              <w:t>04065</w:t>
            </w:r>
          </w:p>
        </w:tc>
        <w:tc>
          <w:tcPr>
            <w:tcW w:w="1440" w:type="dxa"/>
          </w:tcPr>
          <w:p w:rsidR="0046608D" w:rsidRPr="002A2E64" w:rsidRDefault="00916854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</w:tcPr>
          <w:p w:rsidR="0046608D" w:rsidRPr="002A2E64" w:rsidRDefault="00916854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42</w:t>
            </w:r>
          </w:p>
        </w:tc>
      </w:tr>
      <w:tr w:rsidR="0046608D" w:rsidRPr="002A2E64" w:rsidTr="00CC36F9">
        <w:tc>
          <w:tcPr>
            <w:tcW w:w="1638" w:type="dxa"/>
            <w:gridSpan w:val="2"/>
          </w:tcPr>
          <w:p w:rsidR="0046608D" w:rsidRPr="002A2E64" w:rsidRDefault="0046608D" w:rsidP="0079592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-ELOVL4</w: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b3Jpbm88L0F1dGhvcj48WWVhcj4yMDE1PC9ZZWFyPjxS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</w:fldData>
              </w:fldCha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Nb3Jpbm88L0F1dGhvcj48WWVhcj4yMDE1PC9ZZWFyPjxS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</w:fldData>
              </w:fldCha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79592C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15]</w:t>
            </w:r>
            <w:r w:rsidR="0079592C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46608D" w:rsidRPr="002A2E64" w:rsidRDefault="0046608D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916854" w:rsidRPr="002A2E64" w:rsidRDefault="00916854" w:rsidP="0091685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Relatively pure; peripheral neuropathy</w:t>
            </w:r>
          </w:p>
          <w:p w:rsidR="00916854" w:rsidRPr="002A2E64" w:rsidRDefault="00916854" w:rsidP="00916854">
            <w:pPr>
              <w:spacing w:after="0" w:line="360" w:lineRule="auto"/>
              <w:rPr>
                <w:rFonts w:ascii="Arial" w:hAnsi="Arial" w:cs="Arial"/>
              </w:rPr>
            </w:pPr>
            <w:r w:rsidRPr="002A2E64">
              <w:rPr>
                <w:rFonts w:ascii="Arial" w:hAnsi="Arial" w:cs="Arial"/>
              </w:rPr>
              <w:t>Erythrokeratodermia</w:t>
            </w:r>
          </w:p>
          <w:p w:rsidR="0046608D" w:rsidRPr="002A2E64" w:rsidRDefault="00916854" w:rsidP="0091685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</w:rPr>
              <w:t>http://omim.org/entry/133190</w:t>
            </w:r>
          </w:p>
        </w:tc>
        <w:tc>
          <w:tcPr>
            <w:tcW w:w="1440" w:type="dxa"/>
          </w:tcPr>
          <w:p w:rsidR="0046608D" w:rsidRPr="002A2E64" w:rsidRDefault="00916854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46608D" w:rsidRPr="002A2E64" w:rsidRDefault="00916854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34</w:t>
            </w:r>
          </w:p>
        </w:tc>
      </w:tr>
      <w:tr w:rsidR="001B06FC" w:rsidRPr="002A2E64" w:rsidTr="00CC36F9">
        <w:tc>
          <w:tcPr>
            <w:tcW w:w="8658" w:type="dxa"/>
            <w:gridSpan w:val="6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2A2E64">
              <w:rPr>
                <w:rFonts w:ascii="Arial" w:hAnsi="Arial" w:cs="Arial"/>
                <w:b/>
                <w:lang w:val="en-US"/>
              </w:rPr>
              <w:t>Complex Ataxia (ataxias that can often have other neurological features)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46608D" w:rsidP="002127C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ATXN1</w: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YW5maTwvQXV0aG9yPjxZZWFyPjE5OTQ8L1llYXI+PFJl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</w:fldData>
              </w:fldCha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YW5maTwvQXV0aG9yPjxZZWFyPjE5OTQ8L1llYXI+PFJl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</w:fldData>
              </w:fldCha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2127C9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]</w: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Marked non-ataxia features; can have dominant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choreapyramidal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features, peripheral neuropathy,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ophthalmoplegia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84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16440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802783" w:rsidP="002127C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ATXN2</w:t>
            </w:r>
            <w:r w:rsidR="002127C9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QdWxzdDwvQXV0aG9yPjxZZWFyPjE5OTY8L1llYXI+PFJl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</w:fldData>
              </w:fldCha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QdWxzdDwvQXV0aG9yPjxZZWFyPjE5OTY8L1llYXI+PFJl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</w:fldData>
              </w:fldCha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2127C9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6]</w:t>
            </w:r>
            <w:r w:rsidR="002127C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2127C9" w:rsidP="002127C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P</w:t>
            </w:r>
            <w:r w:rsidR="001B06FC" w:rsidRPr="002A2E64">
              <w:rPr>
                <w:rFonts w:ascii="Arial" w:hAnsi="Arial" w:cs="Arial"/>
                <w:lang w:val="en-US"/>
              </w:rPr>
              <w:t>arkinsonism</w:t>
            </w:r>
            <w:r w:rsidRPr="002A2E64">
              <w:rPr>
                <w:rFonts w:ascii="Arial" w:hAnsi="Arial" w:cs="Arial"/>
                <w:lang w:val="en-US"/>
              </w:rPr>
              <w:t xml:space="preserve"> 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aGFuPC9BdXRob3I+PFllYXI+MjAwMTwvWWVhcj48UmVj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</w:fldData>
              </w:fldCha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aGFuPC9BdXRob3I+PFllYXI+MjAwMTwvWWVhcj48UmVj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</w:fldData>
              </w:fldCha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17]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Marked non-ataxia features, can have predominant parkinsonism or chorea;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neuronopathy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>, dementia, myoclonus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275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18309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2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802783" w:rsidP="00532D0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ATXN3</w:t>
            </w:r>
            <w:r w:rsidR="00532D07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YXdhZ3VjaGk8L0F1dGhvcj48WWVhcj4xOTk0PC9ZZWFy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</w:fldData>
              </w:fldChar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YXdhZ3VjaGk8L0F1dGhvcj48WWVhcj4xOTk0PC9ZZWFy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</w:fldData>
              </w:fldChar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532D07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18]</w:t>
            </w:r>
            <w:r w:rsidR="00532D0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532D0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SP, dystonia</w:t>
            </w:r>
            <w:r w:rsidR="00532D07" w:rsidRPr="002A2E64">
              <w:rPr>
                <w:rFonts w:ascii="Arial" w:hAnsi="Arial" w:cs="Arial"/>
                <w:lang w:val="en-US"/>
              </w:rPr>
              <w:t xml:space="preserve"> </w:t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Munchau&lt;/Author&gt;&lt;Year&gt;1999&lt;/Year&gt;&lt;RecNum&gt;422&lt;/RecNum&gt;&lt;DisplayText&gt;[19]&lt;/DisplayText&gt;&lt;record&gt;&lt;rec-number&gt;422&lt;/rec-number&gt;&lt;foreign-keys&gt;&lt;key app="EN" db-id="evt9rs9wb5sexces9voxv9txtzadt29aee0t" timestamp="1444244400"&gt;422&lt;/key&gt;&lt;/foreign-keys&gt;&lt;ref-type name="Journal Article"&gt;17&lt;/ref-type&gt;&lt;contributors&gt;&lt;authors&gt;&lt;author&gt;Munchau, A.&lt;/author&gt;&lt;author&gt;Dressler, D.&lt;/author&gt;&lt;author&gt;Bhatia, K. P.&lt;/author&gt;&lt;author&gt;Vogel, P.&lt;/author&gt;&lt;author&gt;Zuhlke, C.&lt;/author&gt;&lt;/authors&gt;&lt;/contributors&gt;&lt;titles&gt;&lt;title&gt;Machado-Joseph disease presenting as severe generalised dystonia in a German patient&lt;/title&gt;&lt;secondary-title&gt;J Neurol&lt;/secondary-title&gt;&lt;alt-title&gt;Journal of neurology&lt;/alt-title&gt;&lt;/titles&gt;&lt;periodical&gt;&lt;full-title&gt;J Neurol&lt;/full-title&gt;&lt;abbr-1&gt;Journal of neurology&lt;/abbr-1&gt;&lt;/periodical&gt;&lt;alt-periodical&gt;&lt;full-title&gt;J Neurol&lt;/full-title&gt;&lt;abbr-1&gt;Journal of neurology&lt;/abbr-1&gt;&lt;/alt-periodical&gt;&lt;pages&gt;840-2&lt;/pages&gt;&lt;volume&gt;246&lt;/volume&gt;&lt;number&gt;9&lt;/number&gt;&lt;edition&gt;1999/10/20&lt;/edition&gt;&lt;keywords&gt;&lt;keyword&gt;Adult&lt;/keyword&gt;&lt;keyword&gt;Dystonia/*diagnosis/physiopathology&lt;/keyword&gt;&lt;keyword&gt;Female&lt;/keyword&gt;&lt;keyword&gt;Humans&lt;/keyword&gt;&lt;keyword&gt;Machado-Joseph Disease/*diagnosis/physiopathology&lt;/keyword&gt;&lt;/keywords&gt;&lt;dates&gt;&lt;year&gt;1999&lt;/year&gt;&lt;pub-dates&gt;&lt;date&gt;Sep&lt;/date&gt;&lt;/pub-dates&gt;&lt;/dates&gt;&lt;isbn&gt;0340-5354 (Print)&amp;#xD;0340-5354&lt;/isbn&gt;&lt;accession-num&gt;10525985&lt;/accession-num&gt;&lt;urls&gt;&lt;/urls&gt;&lt;remote-database-provider&gt;Nlm&lt;/remote-database-provider&gt;&lt;language&gt;eng&lt;/language&gt;&lt;/record&gt;&lt;/Cite&gt;&lt;/EndNote&gt;</w:instrText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532D07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19]</w:t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t xml:space="preserve">, </w:t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Song&lt;/Author&gt;&lt;Year&gt;2015&lt;/Year&gt;&lt;RecNum&gt;423&lt;/RecNum&gt;&lt;DisplayText&gt;[20]&lt;/DisplayText&gt;&lt;record&gt;&lt;rec-number&gt;423&lt;/rec-number&gt;&lt;foreign-keys&gt;&lt;key app="EN" db-id="evt9rs9wb5sexces9voxv9txtzadt29aee0t" timestamp="1444244400"&gt;423&lt;/key&gt;&lt;/foreign-keys&gt;&lt;ref-type name="Journal Article"&gt;17&lt;/ref-type&gt;&lt;contributors&gt;&lt;authors&gt;&lt;author&gt;Song, Y.&lt;/author&gt;&lt;author&gt;Liu, Y.&lt;/author&gt;&lt;author&gt;Zhang, N.&lt;/author&gt;&lt;author&gt;Long, L.&lt;/author&gt;&lt;/authors&gt;&lt;/contributors&gt;&lt;auth-address&gt;Department of Neurology, Xiangya Hospital, Central South University, Changsha, Hunan 410008, P.R. China.&lt;/auth-address&gt;&lt;titles&gt;&lt;title&gt;Spinocerebellar ataxia type 3/Machado-Joseph disease manifested as spastic paraplegia: A clinical and genetic study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417-420&lt;/pages&gt;&lt;volume&gt;9&lt;/volume&gt;&lt;number&gt;2&lt;/number&gt;&lt;edition&gt;2015/01/13&lt;/edition&gt;&lt;dates&gt;&lt;year&gt;2015&lt;/year&gt;&lt;pub-dates&gt;&lt;date&gt;Feb&lt;/date&gt;&lt;/pub-dates&gt;&lt;/dates&gt;&lt;isbn&gt;1792-0981 (Print)&amp;#xD;1792-0981&lt;/isbn&gt;&lt;accession-num&gt;25574208&lt;/accession-num&gt;&lt;urls&gt;&lt;/urls&gt;&lt;custom2&gt;Pmc4280951&lt;/custom2&gt;&lt;electronic-resource-num&gt;10.3892/etm.2014.2136&lt;/electronic-resource-num&gt;&lt;remote-database-provider&gt;Nlm&lt;/remote-database-provider&gt;&lt;language&gt;Eng&lt;/language&gt;&lt;/record&gt;&lt;/Cite&gt;&lt;/EndNote&gt;</w:instrText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532D07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20]</w:t>
            </w:r>
            <w:r w:rsidR="00532D07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Marked non-ataxia features; can have predominant </w:t>
            </w:r>
            <w:r w:rsidRPr="002A2E64">
              <w:rPr>
                <w:rFonts w:ascii="Arial" w:hAnsi="Arial" w:cs="Arial"/>
                <w:lang w:val="en-US"/>
              </w:rPr>
              <w:lastRenderedPageBreak/>
              <w:t>parkinsonism, dystonia, chorea, spasticity, neuropathy, lower motor neuron involvement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96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10915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3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802783" w:rsidP="00D65D8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ATXN7</w:t>
            </w:r>
            <w:r w:rsidR="00D65D87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Ucm90dGllcjwvQXV0aG9yPjxZZWFyPjE5OTU8L1llYXI+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=
</w:fldData>
              </w:fldCha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Ucm90dGllcjwvQXV0aG9yPjxZZWFyPjE5OTU8L1llYXI+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=
</w:fldData>
              </w:fldCha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D65D87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1]</w: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Retinitis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pigmentosa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with marked visual loss 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256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16450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7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802783" w:rsidP="00D65D8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ATXN10</w:t>
            </w:r>
            <w:r w:rsidR="00D65D87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NYXRzdXVyYTwvQXV0aG9yPjxZZWFyPjIwMDA8L1llYXI+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</w:fldData>
              </w:fldCha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NYXRzdXVyYTwvQXV0aG9yPjxZZWFyPjIwMDA8L1llYXI+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</w:fldData>
              </w:fldCha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D65D87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2]</w: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eizures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75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3516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0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D65D8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802783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lang w:val="en-US"/>
              </w:rPr>
              <w:t>TBP</w:t>
            </w:r>
            <w:r w:rsidR="00D65D87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b2lkZTwvQXV0aG9yPjxZZWFyPjE5OTk8L1llYXI+PFJl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</w:fldData>
              </w:fldCha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b2lkZTwvQXV0aG9yPjxZZWFyPjE5OTk8L1llYXI+PFJl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</w:fldData>
              </w:fldCha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D65D87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3]</w:t>
            </w:r>
            <w:r w:rsidR="00D65D87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4801" w:rsidP="001B480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C</w:t>
            </w:r>
            <w:r w:rsidR="001B06FC" w:rsidRPr="002A2E64">
              <w:rPr>
                <w:rFonts w:ascii="Arial" w:hAnsi="Arial" w:cs="Arial"/>
                <w:lang w:val="en-US"/>
              </w:rPr>
              <w:t>horea</w:t>
            </w:r>
            <w:r w:rsidRPr="002A2E64">
              <w:rPr>
                <w:rFonts w:ascii="Arial" w:hAnsi="Arial" w:cs="Arial"/>
                <w:lang w:val="en-US"/>
              </w:rPr>
              <w:t xml:space="preserve"> 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Y2huZWlkZXI8L0F1dGhvcj48WWVhcj4yMDA2PC9ZZWFy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</w:fldData>
              </w:fldCha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TY2huZWlkZXI8L0F1dGhvcj48WWVhcj4yMDA2PC9ZZWFy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</w:fldData>
              </w:fldCha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24]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Marked non-ataxia features, can present with predominant chorea.  May be HD-like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4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7136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17, HDL4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1B480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802783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lang w:val="en-US"/>
              </w:rPr>
              <w:t>TMEM240</w:t>
            </w:r>
            <w:r w:rsidR="001B4801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  <w:lastRenderedPageBreak/>
              <w:fldChar w:fldCharType="begin">
                <w:fldData xml:space="preserve">PEVuZE5vdGU+PENpdGU+PEF1dGhvcj5EZWxwbGFucXVlPC9BdXRob3I+PFllYXI+MjAxNDwvWWVh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</w:fldData>
              </w:fldChar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EZWxwbGFucXVlPC9BdXRob3I+PFllYXI+MjAxNDwvWWVh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</w:fldData>
              </w:fldChar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1B4801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5]</w:t>
            </w:r>
            <w:r w:rsidR="001B4801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Cognitive impairment / mental retardation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lastRenderedPageBreak/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07454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21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5972F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802783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lang w:val="en-US"/>
              </w:rPr>
              <w:t>AFG3L2</w:t>
            </w:r>
            <w:r w:rsidR="001B4801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EaSBCZWxsYTwvQXV0aG9yPjxZZWFyPjIwMTA8L1llYXI+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</w:fldData>
              </w:fldChar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EaSBCZWxsYTwvQXV0aG9yPjxZZWFyPjIwMTA8L1llYXI+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</w:fldData>
              </w:fldChar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5972FC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6]</w:t>
            </w:r>
            <w:r w:rsidR="005972F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Ophthalmoparesi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54582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0246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28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3D1E9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802783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lang w:val="en-US"/>
              </w:rPr>
              <w:t>BEAN1</w:t>
            </w:r>
            <w:r w:rsidR="003D1E9C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TYXRvPC9BdXRob3I+PFllYXI+MjAwOTwvWWVhcj48UmVj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</w:fldData>
              </w:fldCha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TYXRvPC9BdXRob3I+PFllYXI+MjAwOTwvWWVhcj48UmVj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</w:fldData>
              </w:fldCha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3D1E9C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7]</w: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earing loss, vertigo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11721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31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3D1E9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802783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lang w:val="en-US"/>
              </w:rPr>
              <w:t>NOP56</w:t>
            </w:r>
            <w:r w:rsidR="003D1E9C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b2JheWFzaGk8L0F1dGhvcj48WWVhcj4yMDExPC9ZZWFy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</w:fldData>
              </w:fldCha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Lb2JheWFzaGk8L0F1dGhvcj48WWVhcj4yMDExPC9ZZWFy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</w:fldData>
              </w:fldCha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3D1E9C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8]</w: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Motor neuron involvement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231880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4153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CA36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3D1E9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802783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lang w:val="en-US"/>
              </w:rPr>
              <w:t>DNMT1</w:t>
            </w:r>
            <w:r w:rsidR="003D1E9C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XaW5rZWxtYW5uPC9BdXRob3I+PFllYXI+MjAxMjwvWWVh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=
</w:fldData>
              </w:fldCha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XaW5rZWxtYW5uPC9BdXRob3I+PFllYXI+MjAxMjwvWWVh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=
</w:fldData>
              </w:fldCha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3D1E9C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29]</w:t>
            </w:r>
            <w:r w:rsidR="003D1E9C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ensorineural deafness, narcolepsy, dementia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http://www.ncbi.nlm.nih.gov/books/NBK84112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OMIM: </w:t>
            </w:r>
            <w:r w:rsidRPr="002A2E64">
              <w:rPr>
                <w:rStyle w:val="Title1"/>
              </w:rPr>
              <w:t>126375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3D1E9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802783" w:rsidRPr="002A2E64">
              <w:rPr>
                <w:rFonts w:ascii="Arial" w:hAnsi="Arial" w:cs="Arial"/>
                <w:lang w:val="en-US"/>
              </w:rPr>
              <w:t>TX</w:t>
            </w:r>
            <w:r w:rsidRPr="002A2E64">
              <w:rPr>
                <w:rFonts w:ascii="Arial" w:hAnsi="Arial" w:cs="Arial"/>
                <w:lang w:val="en-US"/>
              </w:rPr>
              <w:t>-</w:t>
            </w:r>
            <w:r w:rsidRPr="002A2E64">
              <w:rPr>
                <w:rFonts w:ascii="Arial" w:hAnsi="Arial" w:cs="Arial"/>
                <w:i/>
                <w:iCs/>
                <w:lang w:val="en-US"/>
              </w:rPr>
              <w:t>ATN1</w:t>
            </w:r>
            <w:r w:rsidR="003D1E9C" w:rsidRPr="002A2E64">
              <w:rPr>
                <w:rFonts w:ascii="Arial" w:hAnsi="Arial" w:cs="Arial"/>
                <w:i/>
                <w:iCs/>
                <w:lang w:val="en-US"/>
              </w:rPr>
              <w:t xml:space="preserve"> </w:t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begin">
                <w:fldData xml:space="preserve">PEVuZE5vdGU+PENpdGU+PEF1dGhvcj5Lb2lkZTwvQXV0aG9yPjxZZWFyPjE5OTQ8L1llYXI+PFJl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</w:fldData>
              </w:fldChar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  <w:instrText xml:space="preserve"> ADDIN EN.CITE </w:instrText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begin">
                <w:fldData xml:space="preserve">PEVuZE5vdGU+PENpdGU+PEF1dGhvcj5Lb2lkZTwvQXV0aG9yPjxZZWFyPjE5OTQ8L1llYXI+PFJl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</w:fldData>
              </w:fldChar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  <w:instrText xml:space="preserve"> ADDIN EN.CITE.DATA </w:instrText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end"/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separate"/>
            </w:r>
            <w:r w:rsidR="003D1E9C" w:rsidRPr="002A2E64">
              <w:rPr>
                <w:rFonts w:ascii="Arial" w:hAnsi="Arial" w:cs="Arial"/>
                <w:i/>
                <w:iCs/>
                <w:noProof/>
                <w:vertAlign w:val="superscript"/>
                <w:lang w:val="en-US"/>
              </w:rPr>
              <w:t>[30]</w:t>
            </w:r>
            <w:r w:rsidR="003D1E9C" w:rsidRPr="002A2E64">
              <w:rPr>
                <w:rFonts w:ascii="Arial" w:hAnsi="Arial" w:cs="Arial"/>
                <w:i/>
                <w:iCs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3D1E9C" w:rsidP="003D1E9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C</w:t>
            </w:r>
            <w:r w:rsidR="001B06FC" w:rsidRPr="002A2E64">
              <w:rPr>
                <w:rFonts w:ascii="Arial" w:hAnsi="Arial" w:cs="Arial"/>
                <w:lang w:val="en-US"/>
              </w:rPr>
              <w:t>horea</w:t>
            </w:r>
            <w:r w:rsidRPr="002A2E64">
              <w:rPr>
                <w:rFonts w:ascii="Arial" w:hAnsi="Arial" w:cs="Arial"/>
                <w:lang w:val="en-US"/>
              </w:rPr>
              <w:t xml:space="preserve"> 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Nørremølle&lt;/Author&gt;&lt;Year&gt;1995&lt;/Year&gt;&lt;RecNum&gt;420&lt;/RecNum&gt;&lt;DisplayText&gt;[31]&lt;/DisplayText&gt;&lt;record&gt;&lt;rec-number&gt;420&lt;/rec-number&gt;&lt;foreign-keys&gt;&lt;key app="EN" db-id="evt9rs9wb5sexces9voxv9txtzadt29aee0t" timestamp="1444244399"&gt;420&lt;/key&gt;&lt;/foreign-keys&gt;&lt;ref-type name="Journal Article"&gt;17&lt;/ref-type&gt;&lt;contributors&gt;&lt;authors&gt;&lt;author&gt;Nørremølle, A.&lt;/author&gt;&lt;author&gt;Nielsen, J. E.&lt;/author&gt;&lt;author&gt;Sørensen, S. A.&lt;/author&gt;&lt;author&gt;Hasholt, L.&lt;/author&gt;&lt;/authors&gt;&lt;/contributors&gt;&lt;titles&gt;&lt;title&gt;Elongated CAG repeats of the B37 gene in a Danish family with dentato-rubro-pallido-luysian atrophy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13-318&lt;/pages&gt;&lt;volume&gt;95&lt;/volume&gt;&lt;number&gt;3&lt;/number&gt;&lt;dates&gt;&lt;year&gt;1995&lt;/year&gt;&lt;pub-dates&gt;&lt;date&gt;1995/03/01&lt;/date&gt;&lt;/pub-dates&gt;&lt;/dates&gt;&lt;publisher&gt;Springer-Verlag&lt;/publisher&gt;&lt;isbn&gt;0340-6717&lt;/isbn&gt;&lt;urls&gt;&lt;related-urls&gt;&lt;url&gt;http://dx.doi.org/10.1007/BF00225200&lt;/url&gt;&lt;/related-urls&gt;&lt;/urls&gt;&lt;electronic-resource-num&gt;10.1007/BF00225200&lt;/electronic-resource-num&gt;&lt;language&gt;English&lt;/language&gt;&lt;/record&gt;&lt;/Cite&gt;&lt;/EndNote&gt;</w:instrTex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31]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Dentatorubropallidoluysian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atrophy (DRPLA): Myoclonus, chorea, </w:t>
            </w:r>
            <w:r w:rsidRPr="002A2E64">
              <w:rPr>
                <w:rFonts w:ascii="Arial" w:hAnsi="Arial" w:cs="Arial"/>
                <w:lang w:val="en-US"/>
              </w:rPr>
              <w:lastRenderedPageBreak/>
              <w:t xml:space="preserve">parkinsonism, dementia,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supranuclear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gaze palsy, seizures (particularly in young patients)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491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: 607462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802783" w:rsidP="00A85C6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X</w:t>
            </w:r>
            <w:r w:rsidR="001B06FC" w:rsidRPr="002A2E64">
              <w:rPr>
                <w:rFonts w:ascii="Arial" w:hAnsi="Arial" w:cs="Arial"/>
                <w:lang w:val="en-US"/>
              </w:rPr>
              <w:t>/HSP-</w:t>
            </w:r>
            <w:r w:rsidR="001B06FC" w:rsidRPr="002A2E64">
              <w:rPr>
                <w:rFonts w:ascii="Arial" w:hAnsi="Arial" w:cs="Arial"/>
                <w:i/>
                <w:lang w:val="en-US"/>
              </w:rPr>
              <w:t>VAMP1</w:t>
            </w:r>
            <w:r w:rsidR="00A85C69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b3VyYXNzYTwvQXV0aG9yPjxZZWFyPjIwMTI8L1llYXI+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</w:fldData>
              </w:fldChar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b3VyYXNzYTwvQXV0aG9yPjxZZWFyPjIwMTI8L1llYXI+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</w:fldData>
              </w:fldChar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A85C69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2]</w:t>
            </w:r>
            <w:r w:rsidR="00A85C69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Spastic ataxia,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supranuclear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upgaze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 limitation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10860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PAX1</w:t>
            </w:r>
          </w:p>
        </w:tc>
      </w:tr>
      <w:tr w:rsidR="001B06FC" w:rsidRPr="002A2E64" w:rsidTr="00CC36F9">
        <w:tc>
          <w:tcPr>
            <w:tcW w:w="8658" w:type="dxa"/>
            <w:gridSpan w:val="6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2A2E64">
              <w:rPr>
                <w:rFonts w:ascii="Arial" w:hAnsi="Arial" w:cs="Arial"/>
                <w:b/>
                <w:lang w:val="en-US"/>
              </w:rPr>
              <w:t>Disorders  that usually present with other phenotypes but can have predominant ataxia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B92BF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i/>
                <w:lang w:val="en-US"/>
              </w:rPr>
              <w:t>GFAP</w:t>
            </w:r>
            <w:r w:rsidR="00A85C69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cmVubmVyPC9BdXRob3I+PFllYXI+MjAwMTwvWWVhcj48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</w:fldData>
              </w:fldCha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CcmVubmVyPC9BdXRob3I+PFllYXI+MjAwMTwvWWVhcj48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</w:fldData>
              </w:fldCha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B92BF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3]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B92BF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pastic ataxia</w:t>
            </w:r>
            <w:r w:rsidR="00B92BFD" w:rsidRPr="002A2E64">
              <w:rPr>
                <w:rFonts w:ascii="Arial" w:hAnsi="Arial" w:cs="Arial"/>
                <w:lang w:val="en-US"/>
              </w:rPr>
              <w:t xml:space="preserve"> </w: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Kaneko&lt;/Author&gt;&lt;Year&gt;2009&lt;/Year&gt;&lt;RecNum&gt;456&lt;/RecNum&gt;&lt;DisplayText&gt;[34]&lt;/DisplayText&gt;&lt;record&gt;&lt;rec-number&gt;456&lt;/rec-number&gt;&lt;foreign-keys&gt;&lt;key app="EN" db-id="evt9rs9wb5sexces9voxv9txtzadt29aee0t" timestamp="1444244408"&gt;456&lt;/key&gt;&lt;/foreign-keys&gt;&lt;ref-type name="Journal Article"&gt;17&lt;/ref-type&gt;&lt;contributors&gt;&lt;authors&gt;&lt;author&gt;Kaneko, Hiroyuki&lt;/author&gt;&lt;author&gt;Hirose, Masaki&lt;/author&gt;&lt;author&gt;Katada, Shinichi&lt;/author&gt;&lt;author&gt;Takahashi, Toshiaki&lt;/author&gt;&lt;author&gt;Naruse, Satoshi&lt;/author&gt;&lt;author&gt;Tsuchiya, Miyuki&lt;/author&gt;&lt;author&gt;Yoshida, Tomokatsu&lt;/author&gt;&lt;author&gt;Nakagawa, Masanori&lt;/author&gt;&lt;author&gt;Onodera, Osamu&lt;/author&gt;&lt;author&gt;Nishizawa, Masatoyo&lt;/author&gt;&lt;author&gt;Ikeuchi, Takeshi&lt;/author&gt;&lt;/authors&gt;&lt;/contributors&gt;&lt;titles&gt;&lt;title&gt;Novel GFAP mutation in patient with adult-onset Alexander disease presenting with spastic ataxia&lt;/title&gt;&lt;secondary-title&gt;Movement Disorders&lt;/secondary-title&gt;&lt;/titles&gt;&lt;periodical&gt;&lt;full-title&gt;Movement Disorders&lt;/full-title&gt;&lt;/periodical&gt;&lt;pages&gt;1393-1395&lt;/pages&gt;&lt;volume&gt;24&lt;/volume&gt;&lt;number&gt;9&lt;/number&gt;&lt;dates&gt;&lt;year&gt;2009&lt;/year&gt;&lt;/dates&gt;&lt;publisher&gt;Wiley Subscription Services, Inc., A Wiley Company&lt;/publisher&gt;&lt;isbn&gt;1531-8257&lt;/isbn&gt;&lt;urls&gt;&lt;related-urls&gt;&lt;url&gt;http://dx.doi.org/10.1002/mds.22556&lt;/url&gt;&lt;/related-urls&gt;&lt;/urls&gt;&lt;electronic-resource-num&gt;10.1002/mds.22556&lt;/electronic-resource-num&gt;&lt;/record&gt;&lt;/Cite&gt;&lt;/EndNote&gt;</w:instrTex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B92BFD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34]</w: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Usually presenting with infantile onset </w:t>
            </w:r>
            <w:r w:rsidRPr="002A2E64">
              <w:rPr>
                <w:rFonts w:ascii="Arial" w:hAnsi="Arial" w:cs="Arial"/>
              </w:rPr>
              <w:t>megalencephaly, (pseudo)bulbar signs, spasticity, cognitive deficits, developmental delay, white matter changes (Alexander disease)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</w:rPr>
            </w:pPr>
            <w:r w:rsidRPr="002A2E64">
              <w:rPr>
                <w:rFonts w:ascii="Arial" w:hAnsi="Arial" w:cs="Arial"/>
              </w:rPr>
              <w:t>GeneReviews</w:t>
            </w:r>
          </w:p>
          <w:p w:rsidR="001B06FC" w:rsidRPr="002A2E64" w:rsidRDefault="000E5ED8" w:rsidP="00CC36F9">
            <w:pPr>
              <w:spacing w:after="0" w:line="360" w:lineRule="auto"/>
              <w:rPr>
                <w:rFonts w:ascii="Arial" w:hAnsi="Arial" w:cs="Arial"/>
              </w:rPr>
            </w:pPr>
            <w:hyperlink r:id="rId5" w:history="1">
              <w:r w:rsidR="001B06FC" w:rsidRPr="002A2E64">
                <w:rPr>
                  <w:rStyle w:val="Hyperlink"/>
                  <w:rFonts w:ascii="Arial" w:hAnsi="Arial" w:cs="Arial"/>
                </w:rPr>
                <w:t>http://www.ncbi.nlm.nih.gov/books/NBK1172/</w:t>
              </w:r>
            </w:hyperlink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OMIM 13778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SP-</w:t>
            </w:r>
            <w:r w:rsidRPr="002A2E64">
              <w:rPr>
                <w:rFonts w:ascii="Arial" w:hAnsi="Arial" w:cs="Arial"/>
                <w:i/>
                <w:lang w:val="en-US"/>
              </w:rPr>
              <w:t>KIF1C</w:t>
            </w:r>
            <w:r w:rsidR="00B92BF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Eb3I8L0F1dGhvcj48WWVhcj4yMDE0PC9ZZWFyPjxSZWNO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</w:fldData>
              </w:fldCha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Eb3I8L0F1dGhvcj48WWVhcj4yMDE0PC9ZZWFyPjxSZWNO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</w:fldData>
              </w:fldCha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B92BF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5]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llelic with autosomal recessive spastic ataxia at the SAX2 locus.</w:t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B92BF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Dystonia, ataxia</w:t>
            </w:r>
            <w:r w:rsidR="00B92BFD" w:rsidRPr="002A2E64">
              <w:rPr>
                <w:rFonts w:ascii="Arial" w:hAnsi="Arial" w:cs="Arial"/>
                <w:lang w:val="en-US"/>
              </w:rPr>
              <w:t xml:space="preserve"> </w: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Eb3I8L0F1dGhvcj48WWVhcj4yMDE0PC9ZZWFyPjxSZWNO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</w:fldData>
              </w:fldChar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Eb3I8L0F1dGhvcj48WWVhcj4yMDE0PC9ZZWFyPjxSZWNO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</w:fldData>
              </w:fldChar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B92BFD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35]</w: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Pure and complicated, chorea, myoclonus, dysarthria, developmental delay, mild mental retardation,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hypodontia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>, ptosis, short stature, sensorineural deafness, pes planus, white matter lesions.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>: http://www.ncbi.nlm.nih.gov/books/NBK1509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1302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PG58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SP/NBIA-</w:t>
            </w:r>
            <w:r w:rsidRPr="002A2E64">
              <w:rPr>
                <w:rFonts w:ascii="Arial" w:hAnsi="Arial" w:cs="Arial"/>
                <w:i/>
                <w:lang w:val="en-US"/>
              </w:rPr>
              <w:t>FA2H</w:t>
            </w:r>
            <w:r w:rsidR="00B92BF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lszNl08L0Rpc3BsYXlUZXh0PjxyZWNv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</w:fldData>
              </w:fldCha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lszNl08L0Rpc3BsYXlUZXh0PjxyZWNv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</w:fldData>
              </w:fldCha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B92BF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6]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620" w:type="dxa"/>
            <w:gridSpan w:val="2"/>
          </w:tcPr>
          <w:p w:rsidR="001B06FC" w:rsidRPr="002A2E64" w:rsidRDefault="001B06FC" w:rsidP="00B92BF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Dystonia, Ataxia</w:t>
            </w:r>
            <w:r w:rsidR="00B92BFD" w:rsidRPr="002A2E64">
              <w:rPr>
                <w:rFonts w:ascii="Arial" w:hAnsi="Arial" w:cs="Arial"/>
                <w:lang w:val="en-US"/>
              </w:rPr>
              <w:t xml:space="preserve"> </w: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Kruer&lt;/Author&gt;&lt;Year&gt;2010&lt;/Year&gt;&lt;RecNum&gt;416&lt;/RecNum&gt;&lt;DisplayText&gt;[37]&lt;/DisplayText&gt;&lt;record&gt;&lt;rec-number&gt;416&lt;/rec-number&gt;&lt;foreign-keys&gt;&lt;key app="EN" db-id="evt9rs9wb5sexces9voxv9txtzadt29aee0t" timestamp="1444244399"&gt;416&lt;/key&gt;&lt;/foreign-keys&gt;&lt;ref-type name="Journal Article"&gt;17&lt;/ref-type&gt;&lt;contributors&gt;&lt;authors&gt;&lt;author&gt;Kruer, Michael C.&lt;/author&gt;&lt;author&gt;Paisán-Ruiz, Coro&lt;/author&gt;&lt;author&gt;Boddaert, Nathalie&lt;/author&gt;&lt;author&gt;Yoon, Moon Y.&lt;/author&gt;&lt;author&gt;Hama, Hiroko&lt;/author&gt;&lt;author&gt;Gregory, Allison&lt;/author&gt;&lt;author&gt;Malandrini, Alessandro&lt;/author&gt;&lt;author&gt;Woltjer, Randall L.&lt;/author&gt;&lt;author&gt;Munnich, Arnold&lt;/author&gt;&lt;author&gt;Gobin, Stephanie&lt;/author&gt;&lt;author&gt;Polster, Brenda J.&lt;/author&gt;&lt;author&gt;Palmeri, Silvia&lt;/author&gt;&lt;author&gt;Edvardson, Simon&lt;/author&gt;&lt;author&gt;Hardy, John&lt;/author&gt;&lt;author&gt;Houlden, Henry&lt;/author&gt;&lt;author&gt;Hayflick, Susan J.&lt;/author&gt;&lt;/authors&gt;&lt;/contributors&gt;&lt;titles&gt;&lt;title&gt;Defective FA2H leads to a novel form of neurodegeneration with brain iron accumulation (NBIA)&lt;/title&gt;&lt;secondary-title&gt;Annals of Neurology&lt;/secondary-title&gt;&lt;/titles&gt;&lt;periodical&gt;&lt;full-title&gt;Annals of Neurology&lt;/full-title&gt;&lt;/periodical&gt;&lt;pages&gt;611-618&lt;/pages&gt;&lt;volume&gt;68&lt;/volume&gt;&lt;number&gt;5&lt;/number&gt;&lt;dates&gt;&lt;year&gt;2010&lt;/year&gt;&lt;/dates&gt;&lt;publisher&gt;Wiley Subscription Services, Inc., A Wiley Company&lt;/publisher&gt;&lt;isbn&gt;1531-8249&lt;/isbn&gt;&lt;urls&gt;&lt;related-urls&gt;&lt;url&gt;http://dx.doi.org/10.1002/ana.22122&lt;/url&gt;&lt;/related-urls&gt;&lt;/urls&gt;&lt;electronic-resource-num&gt;10.1002/ana.22122&lt;/electronic-resource-num&gt;&lt;/record&gt;&lt;/Cite&gt;&lt;/EndNote&gt;</w:instrTex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B92BFD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37]</w:t>
            </w:r>
            <w:r w:rsidR="00B92BFD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2A2E64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Fatty Acid Hydroxylase-associated Neurodegeneration (FAHN) Dystonia, ataxia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2A2E64">
              <w:rPr>
                <w:rFonts w:ascii="Arial" w:hAnsi="Arial" w:cs="Arial"/>
                <w:lang w:val="en-US"/>
              </w:rPr>
              <w:t xml:space="preserve"> GP (more subtle than other NBIAs)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2A2E64">
              <w:rPr>
                <w:rFonts w:ascii="Arial" w:hAnsi="Arial" w:cs="Arial"/>
                <w:lang w:val="en-US"/>
              </w:rPr>
              <w:t xml:space="preserve"> Spastic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tetraparesis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, cognitive decline, cerebellar and brainstem atrophy, dysarthria, dysphagia, </w:t>
            </w:r>
            <w:r w:rsidRPr="002A2E64">
              <w:rPr>
                <w:rFonts w:ascii="Arial" w:hAnsi="Arial" w:cs="Arial"/>
                <w:lang w:val="en-US"/>
              </w:rPr>
              <w:lastRenderedPageBreak/>
              <w:t>optic nerve atrophy, seizures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2319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PG35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B92BFD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SP-</w:t>
            </w:r>
            <w:r w:rsidRPr="002A2E64">
              <w:rPr>
                <w:rFonts w:ascii="Arial" w:hAnsi="Arial" w:cs="Arial"/>
                <w:i/>
                <w:lang w:val="en-US"/>
              </w:rPr>
              <w:t>REEP1</w:t>
            </w:r>
            <w:r w:rsidR="00B92BFD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/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&lt;EndNote&gt;&lt;Cite&gt;&lt;Author&gt;Zuchner&lt;/Author&gt;&lt;Year&gt;2006&lt;/Year&gt;&lt;RecNum&gt;340&lt;/RecNum&gt;&lt;DisplayText&gt;[38]&lt;/DisplayText&gt;&lt;record&gt;&lt;rec-number&gt;340&lt;/rec-number&gt;&lt;foreign-keys&gt;&lt;key app="EN" db-id="evt9rs9wb5sexces9voxv9txtzadt29aee0t" timestamp="0"&gt;340&lt;/key&gt;&lt;/foreign-keys&gt;&lt;ref-type name="Journal Article"&gt;17&lt;/ref-type&gt;&lt;contributors&gt;&lt;authors&gt;&lt;author&gt;Zuchner, S.&lt;/author&gt;&lt;author&gt;Wang, G.&lt;/author&gt;&lt;author&gt;Tran-Viet, K. N.&lt;/author&gt;&lt;author&gt;Nance, M. A.&lt;/author&gt;&lt;author&gt;Gaskell, P. C.&lt;/author&gt;&lt;author&gt;Vance, J. M.&lt;/author&gt;&lt;author&gt;Ashley-Koch, A. E.&lt;/author&gt;&lt;author&gt;Pericak-Vance, M. A.&lt;/author&gt;&lt;/authors&gt;&lt;/contributors&gt;&lt;auth-address&gt;Center for Human Genetics, Duke University Medical Center, Durham, NC 27710, USA. szuchner@chg.duhs.duke.edu&lt;/auth-address&gt;&lt;titles&gt;&lt;title&gt;Mutations in the novel mitochondrial protein REEP1 cause hereditary spastic paraplegia type 31&lt;/title&gt;&lt;secondary-title&gt;Am J Hum Genet&lt;/secondary-title&gt;&lt;/titles&gt;&lt;periodical&gt;&lt;full-title&gt;Am J Hum Genet&lt;/full-title&gt;&lt;/periodical&gt;&lt;pages&gt;365-9&lt;/pages&gt;&lt;volume&gt;79&lt;/volume&gt;&lt;number&gt;2&lt;/number&gt;&lt;keywords&gt;&lt;keyword&gt;Animals&lt;/keyword&gt;&lt;keyword&gt;Haplorhini&lt;/keyword&gt;&lt;keyword&gt;Humans&lt;/keyword&gt;&lt;keyword&gt;Membrane Transport Proteins/*genetics/metabolism&lt;/keyword&gt;&lt;keyword&gt;Mitochondrial Proteins/*genetics/metabolism&lt;/keyword&gt;&lt;keyword&gt;Molecular Sequence Data&lt;/keyword&gt;&lt;keyword&gt;*Mutation&lt;/keyword&gt;&lt;keyword&gt;Rats&lt;/keyword&gt;&lt;keyword&gt;Spastic Paraplegia, Hereditary/*genetics/metabolism&lt;/keyword&gt;&lt;/keywords&gt;&lt;dates&gt;&lt;year&gt;2006&lt;/year&gt;&lt;pub-dates&gt;&lt;date&gt;Aug&lt;/date&gt;&lt;/pub-dates&gt;&lt;/dates&gt;&lt;isbn&gt;0002-9297 (Print)&amp;#xD;0002-9297 (Linking)&lt;/isbn&gt;&lt;accession-num&gt;16826527&lt;/accession-num&gt;&lt;urls&gt;&lt;related-urls&gt;&lt;url&gt;http://www.ncbi.nlm.nih.gov/pubmed/16826527&lt;/url&gt;&lt;/related-urls&gt;&lt;/urls&gt;&lt;custom2&gt;1559498&lt;/custom2&gt;&lt;electronic-resource-num&gt;10.1086/505361&lt;/electronic-resource-num&gt;&lt;/record&gt;&lt;/Cite&gt;&lt;/EndNote&gt;</w:instrTex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B92BFD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8]</w:t>
            </w:r>
            <w:r w:rsidR="00B92BFD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</w:tc>
        <w:tc>
          <w:tcPr>
            <w:tcW w:w="1620" w:type="dxa"/>
            <w:gridSpan w:val="2"/>
          </w:tcPr>
          <w:p w:rsidR="001B06FC" w:rsidRPr="002A2E64" w:rsidRDefault="001B06FC" w:rsidP="00DE43C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taxia</w:t>
            </w:r>
            <w:r w:rsidR="00B92BFD" w:rsidRPr="002A2E64">
              <w:rPr>
                <w:rFonts w:ascii="Arial" w:hAnsi="Arial" w:cs="Arial"/>
                <w:lang w:val="en-US"/>
              </w:rPr>
              <w:t xml:space="preserve"> </w:t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Hb2l6ZXQ8L0F1dGhvcj48WWVhcj4yMDExPC9ZZWFyPjxS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=
</w:fldData>
              </w:fldChar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</w:instrText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  <w:fldChar w:fldCharType="begin">
                <w:fldData xml:space="preserve">PEVuZE5vdGU+PENpdGU+PEF1dGhvcj5Hb2l6ZXQ8L0F1dGhvcj48WWVhcj4yMDExPC9ZZWFyPjxS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=
</w:fldData>
              </w:fldChar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.DATA </w:instrText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DE43CE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39]</w:t>
            </w:r>
            <w:r w:rsidR="00DE43CE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Pure or complex; distal motor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neuronopathy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>, axonal Peripheral neuropathy, Silver-like syndrome, cerebellar ataxia, tremor, dementia.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0250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PG31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NBIA/DYT/PARK*-</w:t>
            </w:r>
            <w:r w:rsidRPr="002A2E64">
              <w:rPr>
                <w:rFonts w:ascii="Arial" w:hAnsi="Arial" w:cs="Arial"/>
                <w:i/>
                <w:lang w:val="en-US"/>
              </w:rPr>
              <w:t>PLA2G6</w:t>
            </w:r>
            <w:r w:rsidR="00DE43CE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QYWlzYW4tUnVpejwvQXV0aG9yPjxZZWFyPjIwMDk8L1ll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</w:fldData>
              </w:fldChar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QYWlzYW4tUnVpejwvQXV0aG9yPjxZZWFyPjIwMDk8L1ll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</w:fldData>
              </w:fldChar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DE43CE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40]</w:t>
            </w:r>
            <w:r w:rsidR="00DE43CE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620" w:type="dxa"/>
            <w:gridSpan w:val="2"/>
          </w:tcPr>
          <w:p w:rsidR="001B06FC" w:rsidRPr="002A2E64" w:rsidRDefault="00DE43CE" w:rsidP="00DE43C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</w:t>
            </w:r>
            <w:r w:rsidR="001B06FC" w:rsidRPr="002A2E64">
              <w:rPr>
                <w:rFonts w:ascii="Arial" w:hAnsi="Arial" w:cs="Arial"/>
                <w:lang w:val="en-US"/>
              </w:rPr>
              <w:t>taxia</w:t>
            </w:r>
            <w:r w:rsidRPr="002A2E64">
              <w:rPr>
                <w:rFonts w:ascii="Arial" w:hAnsi="Arial" w:cs="Arial"/>
                <w:lang w:val="en-US"/>
              </w:rPr>
              <w:t xml:space="preserve"> 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Illingworth&lt;/Author&gt;&lt;Year&gt;2014&lt;/Year&gt;&lt;RecNum&gt;426&lt;/RecNum&gt;&lt;DisplayText&gt;[41]&lt;/DisplayText&gt;&lt;record&gt;&lt;rec-number&gt;426&lt;/rec-number&gt;&lt;foreign-keys&gt;&lt;key app="EN" db-id="evt9rs9wb5sexces9voxv9txtzadt29aee0t" timestamp="1444244400"&gt;426&lt;/key&gt;&lt;/foreign-keys&gt;&lt;ref-type name="Journal Article"&gt;17&lt;/ref-type&gt;&lt;contributors&gt;&lt;authors&gt;&lt;author&gt;Illingworth, M. A.&lt;/author&gt;&lt;author&gt;Meyer, E.&lt;/author&gt;&lt;author&gt;Chong, W. K.&lt;/author&gt;&lt;author&gt;Manzur, A. Y.&lt;/author&gt;&lt;author&gt;Carr, L. J.&lt;/author&gt;&lt;author&gt;Younis, R.&lt;/author&gt;&lt;author&gt;Hardy, C.&lt;/author&gt;&lt;author&gt;McDonald, F.&lt;/author&gt;&lt;author&gt;Childs, A. M.&lt;/author&gt;&lt;author&gt;Stewart, B.&lt;/author&gt;&lt;author&gt;Warren, D.&lt;/author&gt;&lt;author&gt;Kneen, R.&lt;/author&gt;&lt;author&gt;King, M. D.&lt;/author&gt;&lt;author&gt;Hayflick, S. J.&lt;/author&gt;&lt;author&gt;Kurian, M. A.&lt;/author&gt;&lt;/authors&gt;&lt;/contributors&gt;&lt;titles&gt;&lt;title&gt;PLA2G6-associated neurodegeneration (PLAN): Further expansion of the clinical, radiological and mutation spectrum associated with infantile and atypical childhood-onset disease&lt;/title&gt;&lt;secondary-title&gt;Molecular Genetics and Metabolism&lt;/secondary-title&gt;&lt;/titles&gt;&lt;periodical&gt;&lt;full-title&gt;Molecular Genetics and Metabolism&lt;/full-title&gt;&lt;/periodical&gt;&lt;pages&gt;183-189&lt;/pages&gt;&lt;volume&gt;112&lt;/volume&gt;&lt;number&gt;2&lt;/number&gt;&lt;keywords&gt;&lt;keyword&gt;Neurodegeneration with brain iron accumulation&lt;/keyword&gt;&lt;keyword&gt;NBIA&lt;/keyword&gt;&lt;keyword&gt;PLA2G6&lt;/keyword&gt;&lt;keyword&gt;INAD&lt;/keyword&gt;&lt;keyword&gt;PLAN&lt;/keyword&gt;&lt;/keywords&gt;&lt;dates&gt;&lt;year&gt;2014&lt;/year&gt;&lt;pub-dates&gt;&lt;date&gt;6//&lt;/date&gt;&lt;/pub-dates&gt;&lt;/dates&gt;&lt;isbn&gt;1096-7192&lt;/isbn&gt;&lt;urls&gt;&lt;related-urls&gt;&lt;url&gt;http://www.sciencedirect.com/science/article/pii/S1096719214000961&lt;/url&gt;&lt;/related-urls&gt;&lt;/urls&gt;&lt;electronic-resource-num&gt;http://dx.doi.org/10.1016/j.ymgme.2014.03.008&lt;/electronic-resource-num&gt;&lt;/record&gt;&lt;/Cite&gt;&lt;/EndNote&gt;</w:instrTex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41]</w:t>
            </w:r>
            <w:r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i/>
                <w:lang w:val="en-US"/>
              </w:rPr>
              <w:t>PLA2G6</w:t>
            </w:r>
            <w:r w:rsidRPr="002A2E64">
              <w:rPr>
                <w:rFonts w:ascii="Arial" w:hAnsi="Arial" w:cs="Arial"/>
                <w:lang w:val="en-US"/>
              </w:rPr>
              <w:t>-associated neurodegeneration (PLAN):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Dystonia, parkinsonism, cognitive decline, pyramidal signs, psychiatric symptoms (adult phenotype), ataxia (childhood phenotype)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2A2E64">
              <w:rPr>
                <w:rFonts w:ascii="Arial" w:hAnsi="Arial" w:cs="Arial"/>
                <w:lang w:val="en-US"/>
              </w:rPr>
              <w:t xml:space="preserve"> GP, SN in some; adults may have striatal </w:t>
            </w:r>
            <w:r w:rsidRPr="002A2E64">
              <w:rPr>
                <w:rFonts w:ascii="Arial" w:hAnsi="Arial" w:cs="Arial"/>
                <w:lang w:val="en-US"/>
              </w:rPr>
              <w:lastRenderedPageBreak/>
              <w:t>involvement; about half of INAD and the majority of adult-onset cases lack brain iron accumulation on MRI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A2E64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675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</w:t>
            </w:r>
            <w:r w:rsidRPr="002A2E64">
              <w:t xml:space="preserve"> </w:t>
            </w:r>
            <w:r w:rsidRPr="002A2E64">
              <w:rPr>
                <w:rFonts w:ascii="Arial" w:hAnsi="Arial" w:cs="Arial"/>
                <w:lang w:val="en-US"/>
              </w:rPr>
              <w:t>612953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NBIA2, PARK14</w:t>
            </w:r>
          </w:p>
        </w:tc>
      </w:tr>
      <w:tr w:rsidR="001B06FC" w:rsidRPr="002A2E64" w:rsidTr="00CC36F9">
        <w:tc>
          <w:tcPr>
            <w:tcW w:w="1458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HSP/NBIA- </w:t>
            </w:r>
            <w:r w:rsidRPr="002A2E64">
              <w:rPr>
                <w:rFonts w:ascii="Arial" w:hAnsi="Arial" w:cs="Arial"/>
                <w:i/>
                <w:lang w:val="en-US"/>
              </w:rPr>
              <w:t>FA2H</w:t>
            </w:r>
            <w:r w:rsidR="00392654" w:rsidRPr="002A2E64">
              <w:rPr>
                <w:rFonts w:ascii="Arial" w:hAnsi="Arial" w:cs="Arial"/>
                <w:i/>
                <w:lang w:val="en-US"/>
              </w:rPr>
              <w:t xml:space="preserve"> </w:t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lszNl08L0Rpc3BsYXlUZXh0PjxyZWNv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</w:fldData>
              </w:fldChar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 </w:instrText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lszNl08L0Rpc3BsYXlUZXh0PjxyZWNv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</w:fldData>
              </w:fldChar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  <w:instrText xml:space="preserve"> ADDIN EN.CITE.DATA </w:instrText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separate"/>
            </w:r>
            <w:r w:rsidR="00392654" w:rsidRPr="002A2E64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[36]</w:t>
            </w:r>
            <w:r w:rsidR="00392654" w:rsidRPr="002A2E64">
              <w:rPr>
                <w:rFonts w:ascii="Arial" w:hAnsi="Arial" w:cs="Arial"/>
                <w:i/>
                <w:vertAlign w:val="superscript"/>
                <w:lang w:val="en-US"/>
              </w:rPr>
              <w:fldChar w:fldCharType="end"/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620" w:type="dxa"/>
            <w:gridSpan w:val="2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 w:rsidDel="00C6444F">
              <w:rPr>
                <w:rFonts w:ascii="Arial" w:hAnsi="Arial" w:cs="Arial"/>
                <w:lang w:val="en-US"/>
              </w:rPr>
              <w:t xml:space="preserve"> </w:t>
            </w:r>
            <w:r w:rsidRPr="002A2E64">
              <w:rPr>
                <w:rFonts w:ascii="Arial" w:hAnsi="Arial" w:cs="Arial"/>
                <w:lang w:val="en-US"/>
              </w:rPr>
              <w:t>Dystonia, parkinsonism, ataxia</w:t>
            </w:r>
            <w:r w:rsidR="00392654" w:rsidRPr="002A2E64">
              <w:rPr>
                <w:rFonts w:ascii="Arial" w:hAnsi="Arial" w:cs="Arial"/>
                <w:lang w:val="en-US"/>
              </w:rPr>
              <w:t xml:space="preserve"> </w:t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Kruer&lt;/Author&gt;&lt;Year&gt;2010&lt;/Year&gt;&lt;RecNum&gt;416&lt;/RecNum&gt;&lt;DisplayText&gt;[37]&lt;/DisplayText&gt;&lt;record&gt;&lt;rec-number&gt;416&lt;/rec-number&gt;&lt;foreign-keys&gt;&lt;key app="EN" db-id="evt9rs9wb5sexces9voxv9txtzadt29aee0t" timestamp="1444244399"&gt;416&lt;/key&gt;&lt;/foreign-keys&gt;&lt;ref-type name="Journal Article"&gt;17&lt;/ref-type&gt;&lt;contributors&gt;&lt;authors&gt;&lt;author&gt;Kruer, Michael C.&lt;/author&gt;&lt;author&gt;Paisán-Ruiz, Coro&lt;/author&gt;&lt;author&gt;Boddaert, Nathalie&lt;/author&gt;&lt;author&gt;Yoon, Moon Y.&lt;/author&gt;&lt;author&gt;Hama, Hiroko&lt;/author&gt;&lt;author&gt;Gregory, Allison&lt;/author&gt;&lt;author&gt;Malandrini, Alessandro&lt;/author&gt;&lt;author&gt;Woltjer, Randall L.&lt;/author&gt;&lt;author&gt;Munnich, Arnold&lt;/author&gt;&lt;author&gt;Gobin, Stephanie&lt;/author&gt;&lt;author&gt;Polster, Brenda J.&lt;/author&gt;&lt;author&gt;Palmeri, Silvia&lt;/author&gt;&lt;author&gt;Edvardson, Simon&lt;/author&gt;&lt;author&gt;Hardy, John&lt;/author&gt;&lt;author&gt;Houlden, Henry&lt;/author&gt;&lt;author&gt;Hayflick, Susan J.&lt;/author&gt;&lt;/authors&gt;&lt;/contributors&gt;&lt;titles&gt;&lt;title&gt;Defective FA2H leads to a novel form of neurodegeneration with brain iron accumulation (NBIA)&lt;/title&gt;&lt;secondary-title&gt;Annals of Neurology&lt;/secondary-title&gt;&lt;/titles&gt;&lt;periodical&gt;&lt;full-title&gt;Annals of Neurology&lt;/full-title&gt;&lt;/periodical&gt;&lt;pages&gt;611-618&lt;/pages&gt;&lt;volume&gt;68&lt;/volume&gt;&lt;number&gt;5&lt;/number&gt;&lt;dates&gt;&lt;year&gt;2010&lt;/year&gt;&lt;/dates&gt;&lt;publisher&gt;Wiley Subscription Services, Inc., A Wiley Company&lt;/publisher&gt;&lt;isbn&gt;1531-8249&lt;/isbn&gt;&lt;urls&gt;&lt;related-urls&gt;&lt;url&gt;http://dx.doi.org/10.1002/ana.22122&lt;/url&gt;&lt;/related-urls&gt;&lt;/urls&gt;&lt;electronic-resource-num&gt;10.1002/ana.22122&lt;/electronic-resource-num&gt;&lt;/record&gt;&lt;/Cite&gt;&lt;/EndNote&gt;</w:instrText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392654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37]</w:t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="00392654" w:rsidRPr="002A2E64">
              <w:rPr>
                <w:rFonts w:ascii="Arial" w:hAnsi="Arial" w:cs="Arial"/>
                <w:lang w:val="en-US"/>
              </w:rPr>
              <w:t xml:space="preserve"> 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270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 xml:space="preserve">Fatty Acid Hydroxylase-associated Neurodegeneration (FAHN) </w:t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fldChar w:fldCharType="begin"/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instrText xml:space="preserve"> ADDIN EN.CITE &lt;EndNote&gt;&lt;Cite&gt;&lt;Author&gt;Kruer&lt;/Author&gt;&lt;Year&gt;2010&lt;/Year&gt;&lt;RecNum&gt;416&lt;/RecNum&gt;&lt;DisplayText&gt;[37]&lt;/DisplayText&gt;&lt;record&gt;&lt;rec-number&gt;416&lt;/rec-number&gt;&lt;foreign-keys&gt;&lt;key app="EN" db-id="evt9rs9wb5sexces9voxv9txtzadt29aee0t" timestamp="1444244399"&gt;416&lt;/key&gt;&lt;/foreign-keys&gt;&lt;ref-type name="Journal Article"&gt;17&lt;/ref-type&gt;&lt;contributors&gt;&lt;authors&gt;&lt;author&gt;Kruer, Michael C.&lt;/author&gt;&lt;author&gt;Paisán-Ruiz, Coro&lt;/author&gt;&lt;author&gt;Boddaert, Nathalie&lt;/author&gt;&lt;author&gt;Yoon, Moon Y.&lt;/author&gt;&lt;author&gt;Hama, Hiroko&lt;/author&gt;&lt;author&gt;Gregory, Allison&lt;/author&gt;&lt;author&gt;Malandrini, Alessandro&lt;/author&gt;&lt;author&gt;Woltjer, Randall L.&lt;/author&gt;&lt;author&gt;Munnich, Arnold&lt;/author&gt;&lt;author&gt;Gobin, Stephanie&lt;/author&gt;&lt;author&gt;Polster, Brenda J.&lt;/author&gt;&lt;author&gt;Palmeri, Silvia&lt;/author&gt;&lt;author&gt;Edvardson, Simon&lt;/author&gt;&lt;author&gt;Hardy, John&lt;/author&gt;&lt;author&gt;Houlden, Henry&lt;/author&gt;&lt;author&gt;Hayflick, Susan J.&lt;/author&gt;&lt;/authors&gt;&lt;/contributors&gt;&lt;titles&gt;&lt;title&gt;Defective FA2H leads to a novel form of neurodegeneration with brain iron accumulation (NBIA)&lt;/title&gt;&lt;secondary-title&gt;Annals of Neurology&lt;/secondary-title&gt;&lt;/titles&gt;&lt;periodical&gt;&lt;full-title&gt;Annals of Neurology&lt;/full-title&gt;&lt;/periodical&gt;&lt;pages&gt;611-618&lt;/pages&gt;&lt;volume&gt;68&lt;/volume&gt;&lt;number&gt;5&lt;/number&gt;&lt;dates&gt;&lt;year&gt;2010&lt;/year&gt;&lt;/dates&gt;&lt;publisher&gt;Wiley Subscription Services, Inc., A Wiley Company&lt;/publisher&gt;&lt;isbn&gt;1531-8249&lt;/isbn&gt;&lt;urls&gt;&lt;related-urls&gt;&lt;url&gt;http://dx.doi.org/10.1002/ana.22122&lt;/url&gt;&lt;/related-urls&gt;&lt;/urls&gt;&lt;electronic-resource-num&gt;10.1002/ana.22122&lt;/electronic-resource-num&gt;&lt;/record&gt;&lt;/Cite&gt;&lt;/EndNote&gt;</w:instrText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fldChar w:fldCharType="separate"/>
            </w:r>
            <w:r w:rsidR="00392654" w:rsidRPr="002A2E64">
              <w:rPr>
                <w:rFonts w:ascii="Arial" w:hAnsi="Arial" w:cs="Arial"/>
                <w:noProof/>
                <w:vertAlign w:val="superscript"/>
                <w:lang w:val="en-US"/>
              </w:rPr>
              <w:t>[37]</w:t>
            </w:r>
            <w:r w:rsidR="00392654" w:rsidRPr="002A2E64">
              <w:rPr>
                <w:rFonts w:ascii="Arial" w:hAnsi="Arial" w:cs="Arial"/>
                <w:vertAlign w:val="superscript"/>
                <w:lang w:val="en-US"/>
              </w:rPr>
              <w:fldChar w:fldCharType="end"/>
            </w:r>
            <w:r w:rsidRPr="002A2E64">
              <w:rPr>
                <w:rFonts w:ascii="Arial" w:hAnsi="Arial" w:cs="Arial"/>
                <w:lang w:val="en-US"/>
              </w:rPr>
              <w:t>: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2A2E64">
              <w:rPr>
                <w:rFonts w:ascii="Arial" w:hAnsi="Arial" w:cs="Arial"/>
                <w:lang w:val="en-US"/>
              </w:rPr>
              <w:t xml:space="preserve"> GP (more subtle than other NBIAs)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2A2E64">
              <w:rPr>
                <w:rFonts w:ascii="Arial" w:hAnsi="Arial" w:cs="Arial"/>
                <w:lang w:val="en-US"/>
              </w:rPr>
              <w:t xml:space="preserve"> Spastic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tetraparesis</w:t>
            </w:r>
            <w:proofErr w:type="spellEnd"/>
            <w:r w:rsidRPr="002A2E64">
              <w:rPr>
                <w:rFonts w:ascii="Arial" w:hAnsi="Arial" w:cs="Arial"/>
                <w:lang w:val="en-US"/>
              </w:rPr>
              <w:t xml:space="preserve">, cognitive decline, cerebellar and brainstem atrophy, dysarthria, dysphagia, optic nerve atrophy, </w:t>
            </w:r>
            <w:proofErr w:type="spellStart"/>
            <w:r w:rsidRPr="002A2E64">
              <w:rPr>
                <w:rFonts w:ascii="Arial" w:hAnsi="Arial" w:cs="Arial"/>
                <w:lang w:val="en-US"/>
              </w:rPr>
              <w:t>seizuresGeneReviews</w:t>
            </w:r>
            <w:proofErr w:type="spellEnd"/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OMIM 612319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440" w:type="dxa"/>
          </w:tcPr>
          <w:p w:rsidR="001B06FC" w:rsidRPr="002A2E64" w:rsidRDefault="001B06FC" w:rsidP="00CC36F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2A2E64">
              <w:rPr>
                <w:rFonts w:ascii="Arial" w:hAnsi="Arial" w:cs="Arial"/>
                <w:lang w:val="en-US"/>
              </w:rPr>
              <w:t>SPG35</w:t>
            </w:r>
          </w:p>
        </w:tc>
      </w:tr>
    </w:tbl>
    <w:p w:rsidR="001B06FC" w:rsidRPr="002A2E64" w:rsidRDefault="001B06FC" w:rsidP="001B06FC">
      <w:pPr>
        <w:spacing w:line="480" w:lineRule="auto"/>
        <w:rPr>
          <w:rFonts w:ascii="Arial" w:hAnsi="Arial" w:cs="Arial"/>
          <w:lang w:val="en-US"/>
        </w:rPr>
      </w:pPr>
      <w:r w:rsidRPr="002A2E64">
        <w:rPr>
          <w:rFonts w:ascii="Arial" w:hAnsi="Arial" w:cs="Arial"/>
          <w:lang w:val="en-US"/>
        </w:rPr>
        <w:t xml:space="preserve">AD: autosomal dominant; CPEO: chronic progressive external </w:t>
      </w:r>
      <w:proofErr w:type="spellStart"/>
      <w:r w:rsidRPr="002A2E64">
        <w:rPr>
          <w:rFonts w:ascii="Arial" w:hAnsi="Arial" w:cs="Arial"/>
          <w:lang w:val="en-US"/>
        </w:rPr>
        <w:t>ophthalmoplegia</w:t>
      </w:r>
      <w:proofErr w:type="spellEnd"/>
    </w:p>
    <w:p w:rsidR="001B06FC" w:rsidRPr="002A2E64" w:rsidRDefault="001B06FC" w:rsidP="001B06FC">
      <w:pPr>
        <w:spacing w:after="0" w:line="360" w:lineRule="auto"/>
        <w:rPr>
          <w:rFonts w:ascii="Arial" w:hAnsi="Arial" w:cs="Arial"/>
          <w:lang w:val="en-US"/>
        </w:rPr>
      </w:pPr>
      <w:r w:rsidRPr="002A2E64">
        <w:rPr>
          <w:rFonts w:ascii="Arial" w:hAnsi="Arial" w:cs="Arial"/>
          <w:lang w:val="en-US"/>
        </w:rPr>
        <w:lastRenderedPageBreak/>
        <w:t xml:space="preserve">* Mutations in this gene more commonly cause infantile </w:t>
      </w:r>
      <w:proofErr w:type="spellStart"/>
      <w:r w:rsidRPr="002A2E64">
        <w:rPr>
          <w:rFonts w:ascii="Arial" w:hAnsi="Arial" w:cs="Arial"/>
          <w:lang w:val="en-US"/>
        </w:rPr>
        <w:t>neuroaxonal</w:t>
      </w:r>
      <w:proofErr w:type="spellEnd"/>
      <w:r w:rsidRPr="002A2E64">
        <w:rPr>
          <w:rFonts w:ascii="Arial" w:hAnsi="Arial" w:cs="Arial"/>
          <w:lang w:val="en-US"/>
        </w:rPr>
        <w:t xml:space="preserve"> dystrophy (INAD): Developmental delay / regression, </w:t>
      </w:r>
      <w:proofErr w:type="spellStart"/>
      <w:r w:rsidRPr="002A2E64">
        <w:rPr>
          <w:rFonts w:ascii="Arial" w:hAnsi="Arial" w:cs="Arial"/>
          <w:lang w:val="en-US"/>
        </w:rPr>
        <w:t>hypotonia</w:t>
      </w:r>
      <w:proofErr w:type="spellEnd"/>
      <w:r w:rsidRPr="002A2E64">
        <w:rPr>
          <w:rFonts w:ascii="Arial" w:hAnsi="Arial" w:cs="Arial"/>
          <w:lang w:val="en-US"/>
        </w:rPr>
        <w:t>, spasticity / pyramidal signs, optic nerve atrophy, sensorimotor neuropathy, seizures</w:t>
      </w:r>
    </w:p>
    <w:p w:rsidR="006C7047" w:rsidRPr="002A2E64" w:rsidRDefault="006C7047"/>
    <w:p w:rsidR="006C7047" w:rsidRPr="002A2E64" w:rsidRDefault="006C7047"/>
    <w:p w:rsidR="005C6555" w:rsidRPr="002A2E64" w:rsidRDefault="006C7047" w:rsidP="005C6555">
      <w:pPr>
        <w:pStyle w:val="EndNoteBibliography"/>
        <w:spacing w:after="0"/>
        <w:ind w:left="720" w:hanging="720"/>
      </w:pPr>
      <w:r w:rsidRPr="002A2E64">
        <w:fldChar w:fldCharType="begin"/>
      </w:r>
      <w:r w:rsidRPr="002A2E64">
        <w:instrText xml:space="preserve"> ADDIN EN.REFLIST </w:instrText>
      </w:r>
      <w:r w:rsidRPr="002A2E64">
        <w:fldChar w:fldCharType="separate"/>
      </w:r>
      <w:r w:rsidR="005C6555" w:rsidRPr="002A2E64">
        <w:t>1.</w:t>
      </w:r>
      <w:r w:rsidR="005C6555" w:rsidRPr="002A2E64">
        <w:tab/>
        <w:t xml:space="preserve">Ikeda, Y., et al., </w:t>
      </w:r>
      <w:r w:rsidR="005C6555" w:rsidRPr="002A2E64">
        <w:rPr>
          <w:i/>
        </w:rPr>
        <w:t>Spectrin mutations cause spinocerebellar ataxia type 5.</w:t>
      </w:r>
      <w:r w:rsidR="005C6555" w:rsidRPr="002A2E64">
        <w:t xml:space="preserve"> Nat Genet, 2006. </w:t>
      </w:r>
      <w:r w:rsidR="005C6555" w:rsidRPr="002A2E64">
        <w:rPr>
          <w:b/>
        </w:rPr>
        <w:t>38</w:t>
      </w:r>
      <w:r w:rsidR="005C6555" w:rsidRPr="002A2E64">
        <w:t>(2): p. 184-90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.</w:t>
      </w:r>
      <w:r w:rsidRPr="002A2E64">
        <w:tab/>
        <w:t xml:space="preserve">Zhuchenko, O., et al., </w:t>
      </w:r>
      <w:r w:rsidRPr="002A2E64">
        <w:rPr>
          <w:i/>
        </w:rPr>
        <w:t>Autosomal dominant cerebellar ataxia (SCA6) associated with small polyglutamine expansions in the alpha 1A-voltage-dependent calcium channel.</w:t>
      </w:r>
      <w:r w:rsidRPr="002A2E64">
        <w:t xml:space="preserve"> Nat Genet, 1997. </w:t>
      </w:r>
      <w:r w:rsidRPr="002A2E64">
        <w:rPr>
          <w:b/>
        </w:rPr>
        <w:t>15</w:t>
      </w:r>
      <w:r w:rsidRPr="002A2E64">
        <w:t>(1): p. 62-9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.</w:t>
      </w:r>
      <w:r w:rsidRPr="002A2E64">
        <w:tab/>
        <w:t xml:space="preserve">Banfi, S., et al., </w:t>
      </w:r>
      <w:r w:rsidRPr="002A2E64">
        <w:rPr>
          <w:i/>
        </w:rPr>
        <w:t>Identification and characterization of the gene causing type 1 spinocerebellar ataxia.</w:t>
      </w:r>
      <w:r w:rsidRPr="002A2E64">
        <w:t xml:space="preserve"> Nat Genet, 1994. </w:t>
      </w:r>
      <w:r w:rsidRPr="002A2E64">
        <w:rPr>
          <w:b/>
        </w:rPr>
        <w:t>7</w:t>
      </w:r>
      <w:r w:rsidRPr="002A2E64">
        <w:t>(4): p. 513-20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4.</w:t>
      </w:r>
      <w:r w:rsidRPr="002A2E64">
        <w:tab/>
        <w:t xml:space="preserve">Bakalkin, G., et al., </w:t>
      </w:r>
      <w:r w:rsidRPr="002A2E64">
        <w:rPr>
          <w:i/>
        </w:rPr>
        <w:t>Prodynorphin mutations cause the neurodegenerative disorder spinocerebellar ataxia type 23.</w:t>
      </w:r>
      <w:r w:rsidRPr="002A2E64">
        <w:t xml:space="preserve"> Am J Hum Genet, 2010. </w:t>
      </w:r>
      <w:r w:rsidRPr="002A2E64">
        <w:rPr>
          <w:b/>
        </w:rPr>
        <w:t>87</w:t>
      </w:r>
      <w:r w:rsidRPr="002A2E64">
        <w:t>(5): p. 593-603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5.</w:t>
      </w:r>
      <w:r w:rsidRPr="002A2E64">
        <w:tab/>
        <w:t xml:space="preserve">Koob, M.D., et al., </w:t>
      </w:r>
      <w:r w:rsidRPr="002A2E64">
        <w:rPr>
          <w:i/>
        </w:rPr>
        <w:t>An untranslated CTG expansion causes a novel form of spinocerebellar ataxia (SCA8).</w:t>
      </w:r>
      <w:r w:rsidRPr="002A2E64">
        <w:t xml:space="preserve"> Nat Genet, 1999. </w:t>
      </w:r>
      <w:r w:rsidRPr="002A2E64">
        <w:rPr>
          <w:b/>
        </w:rPr>
        <w:t>21</w:t>
      </w:r>
      <w:r w:rsidRPr="002A2E64">
        <w:t>(4): p. 379-84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6.</w:t>
      </w:r>
      <w:r w:rsidRPr="002A2E64">
        <w:tab/>
        <w:t xml:space="preserve">Holmes, S.E., et al., </w:t>
      </w:r>
      <w:r w:rsidRPr="002A2E64">
        <w:rPr>
          <w:i/>
        </w:rPr>
        <w:t>Expansion of a novel CAG trinucleotide repeat in the 5' region of PPP2R2B is associated with SCA12.</w:t>
      </w:r>
      <w:r w:rsidRPr="002A2E64">
        <w:t xml:space="preserve"> Nat Genet, 1999. </w:t>
      </w:r>
      <w:r w:rsidRPr="002A2E64">
        <w:rPr>
          <w:b/>
        </w:rPr>
        <w:t>23</w:t>
      </w:r>
      <w:r w:rsidRPr="002A2E64">
        <w:t>(4): p. 391-2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7.</w:t>
      </w:r>
      <w:r w:rsidRPr="002A2E64">
        <w:tab/>
        <w:t xml:space="preserve">Chen, D.H., et al., </w:t>
      </w:r>
      <w:r w:rsidRPr="002A2E64">
        <w:rPr>
          <w:i/>
        </w:rPr>
        <w:t>Missense mutations in the regulatory domain of PKC gamma: a new mechanism for dominant nonepisodic cerebellar ataxia.</w:t>
      </w:r>
      <w:r w:rsidRPr="002A2E64">
        <w:t xml:space="preserve"> Am J Hum Genet, 2003. </w:t>
      </w:r>
      <w:r w:rsidRPr="002A2E64">
        <w:rPr>
          <w:b/>
        </w:rPr>
        <w:t>72</w:t>
      </w:r>
      <w:r w:rsidRPr="002A2E64">
        <w:t>(4): p. 839-49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8.</w:t>
      </w:r>
      <w:r w:rsidRPr="002A2E64">
        <w:tab/>
        <w:t xml:space="preserve">Iwaki, A., et al., </w:t>
      </w:r>
      <w:r w:rsidRPr="002A2E64">
        <w:rPr>
          <w:i/>
        </w:rPr>
        <w:t>Heterozygous deletion of ITPR1, but not SUMF1, in spinocerebellar ataxia type 16.</w:t>
      </w:r>
      <w:r w:rsidRPr="002A2E64">
        <w:t xml:space="preserve"> J Med Genet, 2008. </w:t>
      </w:r>
      <w:r w:rsidRPr="002A2E64">
        <w:rPr>
          <w:b/>
        </w:rPr>
        <w:t>45</w:t>
      </w:r>
      <w:r w:rsidRPr="002A2E64">
        <w:t>(1): p. 32-5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9.</w:t>
      </w:r>
      <w:r w:rsidRPr="002A2E64">
        <w:tab/>
        <w:t xml:space="preserve">van de Leemput, J., et al., </w:t>
      </w:r>
      <w:r w:rsidRPr="002A2E64">
        <w:rPr>
          <w:i/>
        </w:rPr>
        <w:t>Deletion at ITPR1 underlies ataxia in mice and spinocerebellar ataxia 15 in humans.</w:t>
      </w:r>
      <w:r w:rsidRPr="002A2E64">
        <w:t xml:space="preserve"> PLoS Genet, 2007. </w:t>
      </w:r>
      <w:r w:rsidRPr="002A2E64">
        <w:rPr>
          <w:b/>
        </w:rPr>
        <w:t>3</w:t>
      </w:r>
      <w:r w:rsidRPr="002A2E64">
        <w:t>(6): p. e108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0.</w:t>
      </w:r>
      <w:r w:rsidRPr="002A2E64">
        <w:tab/>
        <w:t xml:space="preserve">Lee, Y.C., et al., </w:t>
      </w:r>
      <w:r w:rsidRPr="002A2E64">
        <w:rPr>
          <w:i/>
        </w:rPr>
        <w:t>Mutations in KCND3 cause spinocerebellar ataxia type 22.</w:t>
      </w:r>
      <w:r w:rsidRPr="002A2E64">
        <w:t xml:space="preserve"> Ann Neurol, 2012. </w:t>
      </w:r>
      <w:r w:rsidRPr="002A2E64">
        <w:rPr>
          <w:b/>
        </w:rPr>
        <w:t>72</w:t>
      </w:r>
      <w:r w:rsidRPr="002A2E64">
        <w:t>(6): p. 859-69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1.</w:t>
      </w:r>
      <w:r w:rsidRPr="002A2E64">
        <w:tab/>
        <w:t xml:space="preserve">van Swieten, J.C., et al., </w:t>
      </w:r>
      <w:r w:rsidRPr="002A2E64">
        <w:rPr>
          <w:i/>
        </w:rPr>
        <w:t>A mutation in the fibroblast growth factor 14 gene is associated with autosomal dominant cerebellar ataxia [corrected].</w:t>
      </w:r>
      <w:r w:rsidRPr="002A2E64">
        <w:t xml:space="preserve"> Am J Hum Genet, 2003. </w:t>
      </w:r>
      <w:r w:rsidRPr="002A2E64">
        <w:rPr>
          <w:b/>
        </w:rPr>
        <w:t>72</w:t>
      </w:r>
      <w:r w:rsidRPr="002A2E64">
        <w:t>(1): p. 191-9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2.</w:t>
      </w:r>
      <w:r w:rsidRPr="002A2E64">
        <w:tab/>
        <w:t xml:space="preserve">Wang, J.L., et al., </w:t>
      </w:r>
      <w:r w:rsidRPr="002A2E64">
        <w:rPr>
          <w:i/>
        </w:rPr>
        <w:t>TGM6 identified as a novel causative gene of spinocerebellar ataxias using exome sequencing.</w:t>
      </w:r>
      <w:r w:rsidRPr="002A2E64">
        <w:t xml:space="preserve"> Brain, 2010. </w:t>
      </w:r>
      <w:r w:rsidRPr="002A2E64">
        <w:rPr>
          <w:b/>
        </w:rPr>
        <w:t>133</w:t>
      </w:r>
      <w:r w:rsidRPr="002A2E64">
        <w:t>(Pt 12): p. 3510-8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3.</w:t>
      </w:r>
      <w:r w:rsidRPr="002A2E64">
        <w:tab/>
        <w:t xml:space="preserve">Di Gregorio, E., et al., </w:t>
      </w:r>
      <w:r w:rsidRPr="002A2E64">
        <w:rPr>
          <w:i/>
        </w:rPr>
        <w:t>ELOVL5 mutations cause spinocerebellar ataxia 38.</w:t>
      </w:r>
      <w:r w:rsidRPr="002A2E64">
        <w:t xml:space="preserve"> American Journal of Human Genetics, 2014. </w:t>
      </w:r>
      <w:r w:rsidRPr="002A2E64">
        <w:rPr>
          <w:b/>
        </w:rPr>
        <w:t>95</w:t>
      </w:r>
      <w:r w:rsidRPr="002A2E64">
        <w:t>(2): p. 209-17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4.</w:t>
      </w:r>
      <w:r w:rsidRPr="002A2E64">
        <w:tab/>
        <w:t xml:space="preserve">Coutelier, M., et al., </w:t>
      </w:r>
      <w:r w:rsidRPr="002A2E64">
        <w:rPr>
          <w:i/>
        </w:rPr>
        <w:t>A Recurrent Mutation in CACNA1G Alters Cav3.1 T-Type Calcium-Channel Conduction and Causes Autosomal-Dominant Cerebellar Ataxia.</w:t>
      </w:r>
      <w:r w:rsidRPr="002A2E64">
        <w:t xml:space="preserve"> Am J Hum Genet, 2015. </w:t>
      </w:r>
      <w:r w:rsidRPr="002A2E64">
        <w:rPr>
          <w:b/>
        </w:rPr>
        <w:t>97</w:t>
      </w:r>
      <w:r w:rsidRPr="002A2E64">
        <w:t>(5): p. 726-37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5.</w:t>
      </w:r>
      <w:r w:rsidRPr="002A2E64">
        <w:tab/>
        <w:t xml:space="preserve">Morino, H., et al., </w:t>
      </w:r>
      <w:r w:rsidRPr="002A2E64">
        <w:rPr>
          <w:i/>
        </w:rPr>
        <w:t>A mutation in the low voltage-gated calcium channel CACNA1G alters the physiological properties of the channel, causing spinocerebellar ataxia.</w:t>
      </w:r>
      <w:r w:rsidRPr="002A2E64">
        <w:t xml:space="preserve"> Mol Brain, 2015. </w:t>
      </w:r>
      <w:r w:rsidRPr="002A2E64">
        <w:rPr>
          <w:b/>
        </w:rPr>
        <w:t>8</w:t>
      </w:r>
      <w:r w:rsidRPr="002A2E64">
        <w:t>: p. 89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6.</w:t>
      </w:r>
      <w:r w:rsidRPr="002A2E64">
        <w:tab/>
        <w:t xml:space="preserve">Pulst, S.M., et al., </w:t>
      </w:r>
      <w:r w:rsidRPr="002A2E64">
        <w:rPr>
          <w:i/>
        </w:rPr>
        <w:t>Moderate expansion of a normally biallelic trinucleotide repeat in spinocerebellar ataxia type 2.</w:t>
      </w:r>
      <w:r w:rsidRPr="002A2E64">
        <w:t xml:space="preserve"> Nat Genet, 1996. </w:t>
      </w:r>
      <w:r w:rsidRPr="002A2E64">
        <w:rPr>
          <w:b/>
        </w:rPr>
        <w:t>14</w:t>
      </w:r>
      <w:r w:rsidRPr="002A2E64">
        <w:t>(3): p. 269-76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lastRenderedPageBreak/>
        <w:t>17.</w:t>
      </w:r>
      <w:r w:rsidRPr="002A2E64">
        <w:tab/>
        <w:t xml:space="preserve">Shan, D.E., et al., </w:t>
      </w:r>
      <w:r w:rsidRPr="002A2E64">
        <w:rPr>
          <w:i/>
        </w:rPr>
        <w:t>Spinocerebellar ataxia type 2 presenting as familial levodopa-responsive parkinsonism.</w:t>
      </w:r>
      <w:r w:rsidRPr="002A2E64">
        <w:t xml:space="preserve"> Ann Neurol, 2001. </w:t>
      </w:r>
      <w:r w:rsidRPr="002A2E64">
        <w:rPr>
          <w:b/>
        </w:rPr>
        <w:t>50</w:t>
      </w:r>
      <w:r w:rsidRPr="002A2E64">
        <w:t>(6): p. 812-5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8.</w:t>
      </w:r>
      <w:r w:rsidRPr="002A2E64">
        <w:tab/>
        <w:t xml:space="preserve">Kawaguchi, Y., et al., </w:t>
      </w:r>
      <w:r w:rsidRPr="002A2E64">
        <w:rPr>
          <w:i/>
        </w:rPr>
        <w:t>CAG expansions in a novel gene for Machado-Joseph disease at chromosome 14q32.1.</w:t>
      </w:r>
      <w:r w:rsidRPr="002A2E64">
        <w:t xml:space="preserve"> Nat Genet, 1994. </w:t>
      </w:r>
      <w:r w:rsidRPr="002A2E64">
        <w:rPr>
          <w:b/>
        </w:rPr>
        <w:t>8</w:t>
      </w:r>
      <w:r w:rsidRPr="002A2E64">
        <w:t>(3): p. 221-8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19.</w:t>
      </w:r>
      <w:r w:rsidRPr="002A2E64">
        <w:tab/>
        <w:t xml:space="preserve">Munchau, A., et al., </w:t>
      </w:r>
      <w:r w:rsidRPr="002A2E64">
        <w:rPr>
          <w:i/>
        </w:rPr>
        <w:t>Machado-Joseph disease presenting as severe generalised dystonia in a German patient.</w:t>
      </w:r>
      <w:r w:rsidRPr="002A2E64">
        <w:t xml:space="preserve"> J Neurol, 1999. </w:t>
      </w:r>
      <w:r w:rsidRPr="002A2E64">
        <w:rPr>
          <w:b/>
        </w:rPr>
        <w:t>246</w:t>
      </w:r>
      <w:r w:rsidRPr="002A2E64">
        <w:t>(9): p. 840-2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0.</w:t>
      </w:r>
      <w:r w:rsidRPr="002A2E64">
        <w:tab/>
        <w:t xml:space="preserve">Song, Y., et al., </w:t>
      </w:r>
      <w:r w:rsidRPr="002A2E64">
        <w:rPr>
          <w:i/>
        </w:rPr>
        <w:t>Spinocerebellar ataxia type 3/Machado-Joseph disease manifested as spastic paraplegia: A clinical and genetic study.</w:t>
      </w:r>
      <w:r w:rsidRPr="002A2E64">
        <w:t xml:space="preserve"> Exp Ther Med, 2015. </w:t>
      </w:r>
      <w:r w:rsidRPr="002A2E64">
        <w:rPr>
          <w:b/>
        </w:rPr>
        <w:t>9</w:t>
      </w:r>
      <w:r w:rsidRPr="002A2E64">
        <w:t>(2): p. 417-420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1.</w:t>
      </w:r>
      <w:r w:rsidRPr="002A2E64">
        <w:tab/>
        <w:t xml:space="preserve">Trottier, Y., et al., </w:t>
      </w:r>
      <w:r w:rsidRPr="002A2E64">
        <w:rPr>
          <w:i/>
        </w:rPr>
        <w:t>Polyglutamine expansion as a pathological epitope in Huntington's disease and four dominant cerebellar ataxias.</w:t>
      </w:r>
      <w:r w:rsidRPr="002A2E64">
        <w:t xml:space="preserve"> Nature, 1995. </w:t>
      </w:r>
      <w:r w:rsidRPr="002A2E64">
        <w:rPr>
          <w:b/>
        </w:rPr>
        <w:t>378</w:t>
      </w:r>
      <w:r w:rsidRPr="002A2E64">
        <w:t>(6555): p. 403-6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2.</w:t>
      </w:r>
      <w:r w:rsidRPr="002A2E64">
        <w:tab/>
        <w:t xml:space="preserve">Matsuura, T., et al., </w:t>
      </w:r>
      <w:r w:rsidRPr="002A2E64">
        <w:rPr>
          <w:i/>
        </w:rPr>
        <w:t>Large expansion of the ATTCT pentanucleotide repeat in spinocerebellar ataxia type 10.</w:t>
      </w:r>
      <w:r w:rsidRPr="002A2E64">
        <w:t xml:space="preserve"> Nat Genet, 2000. </w:t>
      </w:r>
      <w:r w:rsidRPr="002A2E64">
        <w:rPr>
          <w:b/>
        </w:rPr>
        <w:t>26</w:t>
      </w:r>
      <w:r w:rsidRPr="002A2E64">
        <w:t>(2): p. 191-4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3.</w:t>
      </w:r>
      <w:r w:rsidRPr="002A2E64">
        <w:tab/>
        <w:t xml:space="preserve">Koide, R., et al., </w:t>
      </w:r>
      <w:r w:rsidRPr="002A2E64">
        <w:rPr>
          <w:i/>
        </w:rPr>
        <w:t>A neurological disease caused by an expanded CAG trinucleotide repeat in the TATA-binding protein gene: a new polyglutamine disease?</w:t>
      </w:r>
      <w:r w:rsidRPr="002A2E64">
        <w:t xml:space="preserve"> Hum Mol Genet, 1999. </w:t>
      </w:r>
      <w:r w:rsidRPr="002A2E64">
        <w:rPr>
          <w:b/>
        </w:rPr>
        <w:t>8</w:t>
      </w:r>
      <w:r w:rsidRPr="002A2E64">
        <w:t>(11): p. 2047-53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4.</w:t>
      </w:r>
      <w:r w:rsidRPr="002A2E64">
        <w:tab/>
        <w:t xml:space="preserve">Schneider, S.A., et al., </w:t>
      </w:r>
      <w:r w:rsidRPr="002A2E64">
        <w:rPr>
          <w:i/>
        </w:rPr>
        <w:t>Phenotypic homogeneity of the Huntington disease-like presentation in a SCA17 family.</w:t>
      </w:r>
      <w:r w:rsidRPr="002A2E64">
        <w:t xml:space="preserve"> Neurology, 2006. </w:t>
      </w:r>
      <w:r w:rsidRPr="002A2E64">
        <w:rPr>
          <w:b/>
        </w:rPr>
        <w:t>67</w:t>
      </w:r>
      <w:r w:rsidRPr="002A2E64">
        <w:t>(9): p. 1701-3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5.</w:t>
      </w:r>
      <w:r w:rsidRPr="002A2E64">
        <w:tab/>
        <w:t xml:space="preserve">Delplanque, J., et al., </w:t>
      </w:r>
      <w:r w:rsidRPr="002A2E64">
        <w:rPr>
          <w:i/>
        </w:rPr>
        <w:t>TMEM240 mutations cause spinocerebellar ataxia 21 with mental retardation and severe cognitive impairment.</w:t>
      </w:r>
      <w:r w:rsidRPr="002A2E64">
        <w:t xml:space="preserve"> Brain, 2014. </w:t>
      </w:r>
      <w:r w:rsidRPr="002A2E64">
        <w:rPr>
          <w:b/>
        </w:rPr>
        <w:t>137</w:t>
      </w:r>
      <w:r w:rsidRPr="002A2E64">
        <w:t>(Pt 10): p. 2657-63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6.</w:t>
      </w:r>
      <w:r w:rsidRPr="002A2E64">
        <w:tab/>
        <w:t xml:space="preserve">Di Bella, D., et al., </w:t>
      </w:r>
      <w:r w:rsidRPr="002A2E64">
        <w:rPr>
          <w:i/>
        </w:rPr>
        <w:t>Mutations in the mitochondrial protease gene AFG3L2 cause dominant hereditary ataxia SCA28.</w:t>
      </w:r>
      <w:r w:rsidRPr="002A2E64">
        <w:t xml:space="preserve"> Nat Genet, 2010. </w:t>
      </w:r>
      <w:r w:rsidRPr="002A2E64">
        <w:rPr>
          <w:b/>
        </w:rPr>
        <w:t>42</w:t>
      </w:r>
      <w:r w:rsidRPr="002A2E64">
        <w:t>(4): p. 313-21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7.</w:t>
      </w:r>
      <w:r w:rsidRPr="002A2E64">
        <w:tab/>
        <w:t xml:space="preserve">Sato, N., et al., </w:t>
      </w:r>
      <w:r w:rsidRPr="002A2E64">
        <w:rPr>
          <w:i/>
        </w:rPr>
        <w:t>Spinocerebellar ataxia type 31 is associated with "inserted" penta-nucleotide repeats containing (TGGAA)n.</w:t>
      </w:r>
      <w:r w:rsidRPr="002A2E64">
        <w:t xml:space="preserve"> Am J Hum Genet, 2009. </w:t>
      </w:r>
      <w:r w:rsidRPr="002A2E64">
        <w:rPr>
          <w:b/>
        </w:rPr>
        <w:t>85</w:t>
      </w:r>
      <w:r w:rsidRPr="002A2E64">
        <w:t>(5): p. 544-57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8.</w:t>
      </w:r>
      <w:r w:rsidRPr="002A2E64">
        <w:tab/>
        <w:t xml:space="preserve">Kobayashi, H., et al., </w:t>
      </w:r>
      <w:r w:rsidRPr="002A2E64">
        <w:rPr>
          <w:i/>
        </w:rPr>
        <w:t>Expansion of intronic GGCCTG hexanucleotide repeat in NOP56 causes SCA36, a type of spinocerebellar ataxia accompanied by motor neuron involvement.</w:t>
      </w:r>
      <w:r w:rsidRPr="002A2E64">
        <w:t xml:space="preserve"> Am J Hum Genet, 2011. </w:t>
      </w:r>
      <w:r w:rsidRPr="002A2E64">
        <w:rPr>
          <w:b/>
        </w:rPr>
        <w:t>89</w:t>
      </w:r>
      <w:r w:rsidRPr="002A2E64">
        <w:t>(1): p. 121-30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29.</w:t>
      </w:r>
      <w:r w:rsidRPr="002A2E64">
        <w:tab/>
        <w:t xml:space="preserve">Winkelmann, J., et al., </w:t>
      </w:r>
      <w:r w:rsidRPr="002A2E64">
        <w:rPr>
          <w:i/>
        </w:rPr>
        <w:t>Mutations in DNMT1 cause autosomal dominant cerebellar ataxia, deafness and narcolepsy.</w:t>
      </w:r>
      <w:r w:rsidRPr="002A2E64">
        <w:t xml:space="preserve"> Hum Mol Genet, 2012. </w:t>
      </w:r>
      <w:r w:rsidRPr="002A2E64">
        <w:rPr>
          <w:b/>
        </w:rPr>
        <w:t>21</w:t>
      </w:r>
      <w:r w:rsidRPr="002A2E64">
        <w:t>(10): p. 2205-10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0.</w:t>
      </w:r>
      <w:r w:rsidRPr="002A2E64">
        <w:tab/>
        <w:t xml:space="preserve">Koide, R., et al., </w:t>
      </w:r>
      <w:r w:rsidRPr="002A2E64">
        <w:rPr>
          <w:i/>
        </w:rPr>
        <w:t>Unstable expansion of CAG repeat in hereditary dentatorubral-pallidoluysian atrophy (DRPLA).</w:t>
      </w:r>
      <w:r w:rsidRPr="002A2E64">
        <w:t xml:space="preserve"> Nat Genet, 1994. </w:t>
      </w:r>
      <w:r w:rsidRPr="002A2E64">
        <w:rPr>
          <w:b/>
        </w:rPr>
        <w:t>6</w:t>
      </w:r>
      <w:r w:rsidRPr="002A2E64">
        <w:t>(1): p. 9-13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1.</w:t>
      </w:r>
      <w:r w:rsidRPr="002A2E64">
        <w:tab/>
        <w:t xml:space="preserve">Nørremølle, A., et al., </w:t>
      </w:r>
      <w:r w:rsidRPr="002A2E64">
        <w:rPr>
          <w:i/>
        </w:rPr>
        <w:t>Elongated CAG repeats of the B37 gene in a Danish family with dentato-rubro-pallido-luysian atrophy.</w:t>
      </w:r>
      <w:r w:rsidRPr="002A2E64">
        <w:t xml:space="preserve"> Human Genetics, 1995. </w:t>
      </w:r>
      <w:r w:rsidRPr="002A2E64">
        <w:rPr>
          <w:b/>
        </w:rPr>
        <w:t>95</w:t>
      </w:r>
      <w:r w:rsidRPr="002A2E64">
        <w:t>(3): p. 313-318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2.</w:t>
      </w:r>
      <w:r w:rsidRPr="002A2E64">
        <w:tab/>
        <w:t xml:space="preserve">Bourassa, C.V., et al., </w:t>
      </w:r>
      <w:r w:rsidRPr="002A2E64">
        <w:rPr>
          <w:i/>
        </w:rPr>
        <w:t>VAMP1 mutation causes dominant hereditary spastic ataxia in Newfoundland families.</w:t>
      </w:r>
      <w:r w:rsidRPr="002A2E64">
        <w:t xml:space="preserve"> Am J Hum Genet, 2012. </w:t>
      </w:r>
      <w:r w:rsidRPr="002A2E64">
        <w:rPr>
          <w:b/>
        </w:rPr>
        <w:t>91</w:t>
      </w:r>
      <w:r w:rsidRPr="002A2E64">
        <w:t>(3): p. 548-52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3.</w:t>
      </w:r>
      <w:r w:rsidRPr="002A2E64">
        <w:tab/>
        <w:t xml:space="preserve">Brenner, M., et al., </w:t>
      </w:r>
      <w:r w:rsidRPr="002A2E64">
        <w:rPr>
          <w:i/>
        </w:rPr>
        <w:t>Mutations in GFAP, encoding glial fibrillary acidic protein, are associated with Alexander disease.</w:t>
      </w:r>
      <w:r w:rsidRPr="002A2E64">
        <w:t xml:space="preserve"> Nat Genet, 2001. </w:t>
      </w:r>
      <w:r w:rsidRPr="002A2E64">
        <w:rPr>
          <w:b/>
        </w:rPr>
        <w:t>27</w:t>
      </w:r>
      <w:r w:rsidRPr="002A2E64">
        <w:t>(1): p. 117-20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4.</w:t>
      </w:r>
      <w:r w:rsidRPr="002A2E64">
        <w:tab/>
        <w:t xml:space="preserve">Kaneko, H., et al., </w:t>
      </w:r>
      <w:r w:rsidRPr="002A2E64">
        <w:rPr>
          <w:i/>
        </w:rPr>
        <w:t>Novel GFAP mutation in patient with adult-onset Alexander disease presenting with spastic ataxia.</w:t>
      </w:r>
      <w:r w:rsidRPr="002A2E64">
        <w:t xml:space="preserve"> Movement Disorders, 2009. </w:t>
      </w:r>
      <w:r w:rsidRPr="002A2E64">
        <w:rPr>
          <w:b/>
        </w:rPr>
        <w:t>24</w:t>
      </w:r>
      <w:r w:rsidRPr="002A2E64">
        <w:t>(9): p. 1393-1395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5.</w:t>
      </w:r>
      <w:r w:rsidRPr="002A2E64">
        <w:tab/>
        <w:t xml:space="preserve">Dor, T., et al., </w:t>
      </w:r>
      <w:r w:rsidRPr="002A2E64">
        <w:rPr>
          <w:i/>
        </w:rPr>
        <w:t>KIF1C mutations in two families with hereditary spastic paraparesis and cerebellar dysfunction.</w:t>
      </w:r>
      <w:r w:rsidRPr="002A2E64">
        <w:t xml:space="preserve"> J Med Genet, 2014. </w:t>
      </w:r>
      <w:r w:rsidRPr="002A2E64">
        <w:rPr>
          <w:b/>
        </w:rPr>
        <w:t>51</w:t>
      </w:r>
      <w:r w:rsidRPr="002A2E64">
        <w:t>(2): p. 137-42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6.</w:t>
      </w:r>
      <w:r w:rsidRPr="002A2E64">
        <w:tab/>
        <w:t xml:space="preserve">Edvardson, S., et al., </w:t>
      </w:r>
      <w:r w:rsidRPr="002A2E64">
        <w:rPr>
          <w:i/>
        </w:rPr>
        <w:t>Mutations in the fatty acid 2-hydroxylase gene are associated with leukodystrophy with spastic paraparesis and dystonia.</w:t>
      </w:r>
      <w:r w:rsidRPr="002A2E64">
        <w:t xml:space="preserve"> Am J Hum Genet, 2008. </w:t>
      </w:r>
      <w:r w:rsidRPr="002A2E64">
        <w:rPr>
          <w:b/>
        </w:rPr>
        <w:t>83</w:t>
      </w:r>
      <w:r w:rsidRPr="002A2E64">
        <w:t>(5): p. 643-8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lastRenderedPageBreak/>
        <w:t>37.</w:t>
      </w:r>
      <w:r w:rsidRPr="002A2E64">
        <w:tab/>
        <w:t xml:space="preserve">Kruer, M.C., et al., </w:t>
      </w:r>
      <w:r w:rsidRPr="002A2E64">
        <w:rPr>
          <w:i/>
        </w:rPr>
        <w:t>Defective FA2H leads to a novel form of neurodegeneration with brain iron accumulation (NBIA).</w:t>
      </w:r>
      <w:r w:rsidRPr="002A2E64">
        <w:t xml:space="preserve"> Annals of Neurology, 2010. </w:t>
      </w:r>
      <w:r w:rsidRPr="002A2E64">
        <w:rPr>
          <w:b/>
        </w:rPr>
        <w:t>68</w:t>
      </w:r>
      <w:r w:rsidRPr="002A2E64">
        <w:t>(5): p. 611-618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8.</w:t>
      </w:r>
      <w:r w:rsidRPr="002A2E64">
        <w:tab/>
        <w:t xml:space="preserve">Zuchner, S., et al., </w:t>
      </w:r>
      <w:r w:rsidRPr="002A2E64">
        <w:rPr>
          <w:i/>
        </w:rPr>
        <w:t>Mutations in the novel mitochondrial protein REEP1 cause hereditary spastic paraplegia type 31.</w:t>
      </w:r>
      <w:r w:rsidRPr="002A2E64">
        <w:t xml:space="preserve"> Am J Hum Genet, 2006. </w:t>
      </w:r>
      <w:r w:rsidRPr="002A2E64">
        <w:rPr>
          <w:b/>
        </w:rPr>
        <w:t>79</w:t>
      </w:r>
      <w:r w:rsidRPr="002A2E64">
        <w:t>(2): p. 365-9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39.</w:t>
      </w:r>
      <w:r w:rsidRPr="002A2E64">
        <w:tab/>
        <w:t xml:space="preserve">Goizet, C., et al., </w:t>
      </w:r>
      <w:r w:rsidRPr="002A2E64">
        <w:rPr>
          <w:i/>
        </w:rPr>
        <w:t>REEP1 mutations in SPG31: frequency, mutational spectrum, and potential association with mitochondrial morpho-functional dysfunction.</w:t>
      </w:r>
      <w:r w:rsidRPr="002A2E64">
        <w:t xml:space="preserve"> Hum Mutat, 2011. </w:t>
      </w:r>
      <w:r w:rsidRPr="002A2E64">
        <w:rPr>
          <w:b/>
        </w:rPr>
        <w:t>32</w:t>
      </w:r>
      <w:r w:rsidRPr="002A2E64">
        <w:t>(10): p. 1118-27.</w:t>
      </w:r>
    </w:p>
    <w:p w:rsidR="005C6555" w:rsidRPr="002A2E64" w:rsidRDefault="005C6555" w:rsidP="005C6555">
      <w:pPr>
        <w:pStyle w:val="EndNoteBibliography"/>
        <w:spacing w:after="0"/>
        <w:ind w:left="720" w:hanging="720"/>
      </w:pPr>
      <w:r w:rsidRPr="002A2E64">
        <w:t>40.</w:t>
      </w:r>
      <w:r w:rsidRPr="002A2E64">
        <w:tab/>
        <w:t xml:space="preserve">Paisan-Ruiz, C., et al., </w:t>
      </w:r>
      <w:r w:rsidRPr="002A2E64">
        <w:rPr>
          <w:i/>
        </w:rPr>
        <w:t>Characterization of PLA2G6 as a locus for dystonia-parkinsonism.</w:t>
      </w:r>
      <w:r w:rsidRPr="002A2E64">
        <w:t xml:space="preserve"> Ann Neurol, 2009. </w:t>
      </w:r>
      <w:r w:rsidRPr="002A2E64">
        <w:rPr>
          <w:b/>
        </w:rPr>
        <w:t>65</w:t>
      </w:r>
      <w:r w:rsidRPr="002A2E64">
        <w:t>(1): p. 19-23.</w:t>
      </w:r>
    </w:p>
    <w:p w:rsidR="005C6555" w:rsidRPr="002A2E64" w:rsidRDefault="005C6555" w:rsidP="005C6555">
      <w:pPr>
        <w:pStyle w:val="EndNoteBibliography"/>
        <w:ind w:left="720" w:hanging="720"/>
      </w:pPr>
      <w:r w:rsidRPr="002A2E64">
        <w:t>41.</w:t>
      </w:r>
      <w:r w:rsidRPr="002A2E64">
        <w:tab/>
        <w:t xml:space="preserve">Illingworth, M.A., et al., </w:t>
      </w:r>
      <w:r w:rsidRPr="002A2E64">
        <w:rPr>
          <w:i/>
        </w:rPr>
        <w:t>PLA2G6-associated neurodegeneration (PLAN): Further expansion of the clinical, radiological and mutation spectrum associated with infantile and atypical childhood-onset disease.</w:t>
      </w:r>
      <w:r w:rsidRPr="002A2E64">
        <w:t xml:space="preserve"> Molecular Genetics and Metabolism, 2014. </w:t>
      </w:r>
      <w:r w:rsidRPr="002A2E64">
        <w:rPr>
          <w:b/>
        </w:rPr>
        <w:t>112</w:t>
      </w:r>
      <w:r w:rsidRPr="002A2E64">
        <w:t>(2): p. 183-189.</w:t>
      </w:r>
    </w:p>
    <w:p w:rsidR="00CC36F9" w:rsidRDefault="006C7047">
      <w:r w:rsidRPr="002A2E64">
        <w:fldChar w:fldCharType="end"/>
      </w:r>
    </w:p>
    <w:sectPr w:rsidR="00CC36F9" w:rsidSect="001434C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t9rs9wb5sexces9voxv9txtzadt29aee0t&quot;&gt;Genetic_nomenclature_withFirstCitations&lt;record-ids&gt;&lt;item&gt;74&lt;/item&gt;&lt;item&gt;134&lt;/item&gt;&lt;item&gt;179&lt;/item&gt;&lt;item&gt;180&lt;/item&gt;&lt;item&gt;181&lt;/item&gt;&lt;item&gt;183&lt;/item&gt;&lt;item&gt;184&lt;/item&gt;&lt;item&gt;185&lt;/item&gt;&lt;item&gt;186&lt;/item&gt;&lt;item&gt;188&lt;/item&gt;&lt;item&gt;190&lt;/item&gt;&lt;item&gt;192&lt;/item&gt;&lt;item&gt;193&lt;/item&gt;&lt;item&gt;194&lt;/item&gt;&lt;item&gt;199&lt;/item&gt;&lt;item&gt;200&lt;/item&gt;&lt;item&gt;201&lt;/item&gt;&lt;item&gt;244&lt;/item&gt;&lt;item&gt;245&lt;/item&gt;&lt;item&gt;248&lt;/item&gt;&lt;item&gt;250&lt;/item&gt;&lt;item&gt;251&lt;/item&gt;&lt;item&gt;290&lt;/item&gt;&lt;item&gt;340&lt;/item&gt;&lt;item&gt;344&lt;/item&gt;&lt;item&gt;367&lt;/item&gt;&lt;item&gt;395&lt;/item&gt;&lt;item&gt;416&lt;/item&gt;&lt;item&gt;420&lt;/item&gt;&lt;item&gt;421&lt;/item&gt;&lt;item&gt;422&lt;/item&gt;&lt;item&gt;423&lt;/item&gt;&lt;item&gt;424&lt;/item&gt;&lt;item&gt;426&lt;/item&gt;&lt;item&gt;427&lt;/item&gt;&lt;item&gt;436&lt;/item&gt;&lt;item&gt;441&lt;/item&gt;&lt;item&gt;455&lt;/item&gt;&lt;item&gt;456&lt;/item&gt;&lt;item&gt;488&lt;/item&gt;&lt;item&gt;489&lt;/item&gt;&lt;/record-ids&gt;&lt;/item&gt;&lt;/Libraries&gt;"/>
  </w:docVars>
  <w:rsids>
    <w:rsidRoot w:val="001B06FC"/>
    <w:rsid w:val="000E5ED8"/>
    <w:rsid w:val="000F5DA7"/>
    <w:rsid w:val="001434C7"/>
    <w:rsid w:val="00174B48"/>
    <w:rsid w:val="001B06FC"/>
    <w:rsid w:val="001B4801"/>
    <w:rsid w:val="001D7AC9"/>
    <w:rsid w:val="002127C9"/>
    <w:rsid w:val="00265CFC"/>
    <w:rsid w:val="002A2E64"/>
    <w:rsid w:val="00392654"/>
    <w:rsid w:val="003D1E9C"/>
    <w:rsid w:val="003F4029"/>
    <w:rsid w:val="0046608D"/>
    <w:rsid w:val="00531F1F"/>
    <w:rsid w:val="00532D07"/>
    <w:rsid w:val="00560A1C"/>
    <w:rsid w:val="005972FC"/>
    <w:rsid w:val="005C6555"/>
    <w:rsid w:val="00607227"/>
    <w:rsid w:val="006C7047"/>
    <w:rsid w:val="00721A9B"/>
    <w:rsid w:val="0079592C"/>
    <w:rsid w:val="007D2E10"/>
    <w:rsid w:val="007D4563"/>
    <w:rsid w:val="007F41CD"/>
    <w:rsid w:val="00802783"/>
    <w:rsid w:val="00894795"/>
    <w:rsid w:val="00916854"/>
    <w:rsid w:val="009629C5"/>
    <w:rsid w:val="00A73827"/>
    <w:rsid w:val="00A85C69"/>
    <w:rsid w:val="00B0445D"/>
    <w:rsid w:val="00B92BFD"/>
    <w:rsid w:val="00BB4ACF"/>
    <w:rsid w:val="00C50312"/>
    <w:rsid w:val="00CC36F9"/>
    <w:rsid w:val="00D65D87"/>
    <w:rsid w:val="00DE43CE"/>
    <w:rsid w:val="00E80D8E"/>
    <w:rsid w:val="00EA7768"/>
    <w:rsid w:val="00EC501C"/>
    <w:rsid w:val="00F616FC"/>
    <w:rsid w:val="00F87E8C"/>
    <w:rsid w:val="00FC2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0624922-0B6C-41B5-91B0-F374D02FAC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06FC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B06FC"/>
    <w:rPr>
      <w:rFonts w:cs="Times New Roman"/>
      <w:color w:val="0000FF"/>
      <w:u w:val="single"/>
    </w:rPr>
  </w:style>
  <w:style w:type="character" w:customStyle="1" w:styleId="Title1">
    <w:name w:val="Title1"/>
    <w:rsid w:val="001B06FC"/>
  </w:style>
  <w:style w:type="paragraph" w:customStyle="1" w:styleId="EndNoteBibliographyTitle">
    <w:name w:val="EndNote Bibliography Title"/>
    <w:basedOn w:val="Normal"/>
    <w:link w:val="EndNoteBibliographyTitleChar"/>
    <w:rsid w:val="006C7047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7047"/>
    <w:rPr>
      <w:rFonts w:ascii="Cambria" w:eastAsia="Cambria" w:hAnsi="Cambria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C7047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C7047"/>
    <w:rPr>
      <w:rFonts w:ascii="Cambria" w:eastAsia="Cambria" w:hAnsi="Cambria" w:cs="Times New Roman"/>
      <w:noProof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41C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41CD"/>
    <w:rPr>
      <w:rFonts w:ascii="Tahoma" w:eastAsia="Cambria" w:hAnsi="Tahoma" w:cs="Tahoma"/>
      <w:sz w:val="16"/>
      <w:szCs w:val="16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://www.ncbi.nlm.nih.gov/books/NBK1172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DAE413-9EAD-4D1D-BA73-D58D74ED4B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3</Pages>
  <Words>4905</Words>
  <Characters>27964</Characters>
  <Application>Microsoft Office Word</Application>
  <DocSecurity>0</DocSecurity>
  <Lines>233</Lines>
  <Paragraphs>6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HN Research</Company>
  <LinksUpToDate>false</LinksUpToDate>
  <CharactersWithSpaces>328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a Huang</dc:creator>
  <cp:lastModifiedBy>Shazia Ali</cp:lastModifiedBy>
  <cp:revision>4</cp:revision>
  <dcterms:created xsi:type="dcterms:W3CDTF">2018-04-25T14:35:00Z</dcterms:created>
  <dcterms:modified xsi:type="dcterms:W3CDTF">2018-05-23T14:21:00Z</dcterms:modified>
</cp:coreProperties>
</file>